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700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095"/>
        <w:gridCol w:w="888"/>
        <w:gridCol w:w="1018"/>
      </w:tblGrid>
      <w:tr w:rsidR="005F66FC" w:rsidRPr="00FD0654" w14:paraId="02A1DF4F" w14:textId="77777777" w:rsidTr="00BB5D2E">
        <w:trPr>
          <w:trHeight w:val="211"/>
        </w:trPr>
        <w:tc>
          <w:tcPr>
            <w:tcW w:w="700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B5111" w14:textId="77777777" w:rsidR="005F66FC" w:rsidRPr="007A2902" w:rsidRDefault="005F66FC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bookmarkStart w:id="0" w:name="_GoBack"/>
            <w:bookmarkEnd w:id="0"/>
            <w:r w:rsidRPr="007A2902">
              <w:rPr>
                <w:rFonts w:ascii="Arial" w:eastAsia="Times New Roman" w:hAnsi="Arial" w:cs="Arial"/>
                <w:b/>
                <w:color w:val="000000"/>
                <w:lang w:val="en-GB" w:eastAsia="de-CH"/>
              </w:rPr>
              <w:t>Table 1</w:t>
            </w: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. Characteristics of the study population (N=991)</w:t>
            </w:r>
          </w:p>
        </w:tc>
      </w:tr>
      <w:tr w:rsidR="005F66FC" w:rsidRPr="007A2902" w14:paraId="6754A1C6" w14:textId="77777777" w:rsidTr="00BB5D2E">
        <w:trPr>
          <w:trHeight w:val="211"/>
        </w:trPr>
        <w:tc>
          <w:tcPr>
            <w:tcW w:w="5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07CEB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Characteristic</w:t>
            </w:r>
          </w:p>
        </w:tc>
        <w:tc>
          <w:tcPr>
            <w:tcW w:w="8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C50517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n</w:t>
            </w:r>
          </w:p>
        </w:tc>
        <w:tc>
          <w:tcPr>
            <w:tcW w:w="10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0F2F0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%</w:t>
            </w:r>
          </w:p>
        </w:tc>
      </w:tr>
      <w:tr w:rsidR="005F66FC" w:rsidRPr="007A2902" w14:paraId="66654D0F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18CC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Sex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72B38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1C668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lang w:val="en-GB" w:eastAsia="de-CH"/>
              </w:rPr>
            </w:pPr>
          </w:p>
        </w:tc>
      </w:tr>
      <w:tr w:rsidR="005F66FC" w:rsidRPr="007A2902" w14:paraId="3446C9F6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A2B03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Mal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07E0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8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80AE5" w14:textId="78CE8981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9</w:t>
            </w:r>
          </w:p>
        </w:tc>
      </w:tr>
      <w:tr w:rsidR="005F66FC" w:rsidRPr="007A2902" w14:paraId="1FDD6C1A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EA2E2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Femal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B7AA4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50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CA472" w14:textId="267E0C35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51</w:t>
            </w:r>
          </w:p>
        </w:tc>
      </w:tr>
      <w:tr w:rsidR="005F66FC" w:rsidRPr="007A2902" w14:paraId="22E8A555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8EE41" w14:textId="77777777" w:rsidR="005F66FC" w:rsidRPr="007A2902" w:rsidRDefault="005F66FC" w:rsidP="00C368FB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Country of residence*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8DEB2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43D83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lang w:val="en-GB" w:eastAsia="de-CH"/>
              </w:rPr>
            </w:pPr>
          </w:p>
        </w:tc>
      </w:tr>
      <w:tr w:rsidR="005F66FC" w:rsidRPr="007A2902" w14:paraId="1EB4E6EF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B6015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Australia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1D3ED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C242F" w14:textId="4CA707EC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</w:t>
            </w:r>
          </w:p>
        </w:tc>
      </w:tr>
      <w:tr w:rsidR="005F66FC" w:rsidRPr="007A2902" w14:paraId="4DAFC32D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C19B8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431AB7">
              <w:rPr>
                <w:rFonts w:ascii="Arial" w:eastAsia="Times New Roman" w:hAnsi="Arial" w:cs="Arial"/>
                <w:color w:val="000000"/>
                <w:lang w:val="en-GB" w:eastAsia="de-CH"/>
              </w:rPr>
              <w:t>Northern</w:t>
            </w: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 xml:space="preserve"> Europe 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378D7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0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FB781" w14:textId="3EE7CB31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1</w:t>
            </w:r>
          </w:p>
        </w:tc>
      </w:tr>
      <w:tr w:rsidR="005F66FC" w:rsidRPr="007A2902" w14:paraId="78262FFA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F8417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Western Europe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B5208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9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6B122" w14:textId="5D6AE433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0</w:t>
            </w:r>
          </w:p>
        </w:tc>
      </w:tr>
      <w:tr w:rsidR="005F66FC" w:rsidRPr="007A2902" w14:paraId="5E591E8E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B86B9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 xml:space="preserve">Eastern Europe 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C5F9F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74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D0657" w14:textId="5F347F9E" w:rsidR="005F66FC" w:rsidRPr="007A2902" w:rsidRDefault="00B234A0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8</w:t>
            </w:r>
          </w:p>
        </w:tc>
      </w:tr>
      <w:tr w:rsidR="005F66FC" w:rsidRPr="007A2902" w14:paraId="1C43A458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61D75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 xml:space="preserve">Southern Europe 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4CC3F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2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C7650" w14:textId="18F40D26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</w:t>
            </w:r>
          </w:p>
        </w:tc>
      </w:tr>
      <w:tr w:rsidR="005F66FC" w:rsidRPr="007A2902" w14:paraId="70EA03BD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4902B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Western Asia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BB768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4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7FF4D" w14:textId="65A91955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4</w:t>
            </w:r>
          </w:p>
        </w:tc>
      </w:tr>
      <w:tr w:rsidR="005F66FC" w:rsidRPr="007A2902" w14:paraId="18A57A46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E5089" w14:textId="77777777" w:rsidR="005F66FC" w:rsidRPr="007A2902" w:rsidRDefault="005F66FC" w:rsidP="00C368FB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Organ laterality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480BF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BE539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lang w:val="en-GB" w:eastAsia="de-CH"/>
              </w:rPr>
            </w:pPr>
          </w:p>
        </w:tc>
      </w:tr>
      <w:tr w:rsidR="005F66FC" w:rsidRPr="007A2902" w14:paraId="097C7FAF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09C9C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 xml:space="preserve">Situs solitus 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C397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99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7D87" w14:textId="0D698582" w:rsidR="005F66FC" w:rsidRPr="007A2902" w:rsidRDefault="00B234A0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51</w:t>
            </w:r>
          </w:p>
        </w:tc>
      </w:tr>
      <w:tr w:rsidR="005F66FC" w:rsidRPr="007A2902" w14:paraId="71F1330F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B15AC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Situs inversu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B2AB2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4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1C5E1" w14:textId="14892EA0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5</w:t>
            </w:r>
          </w:p>
        </w:tc>
      </w:tr>
      <w:tr w:rsidR="005F66FC" w:rsidRPr="007A2902" w14:paraId="4B66E4CC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0BD0F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Heterotaxia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1D6F8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0BEDD" w14:textId="6DCE659F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</w:t>
            </w:r>
          </w:p>
        </w:tc>
      </w:tr>
      <w:tr w:rsidR="005F66FC" w:rsidRPr="007A2902" w14:paraId="334C4C1A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44F02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Situs status not reported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7E4F5" w14:textId="3160B311" w:rsidR="005F66FC" w:rsidRPr="007A2902" w:rsidRDefault="00FC63EB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13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74DB0" w14:textId="1498F17B" w:rsidR="005F66FC" w:rsidRPr="007A2902" w:rsidRDefault="00FC63EB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13</w:t>
            </w:r>
          </w:p>
        </w:tc>
      </w:tr>
      <w:tr w:rsidR="005F66FC" w:rsidRPr="007A2902" w14:paraId="4EB42EE2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06241" w14:textId="77777777" w:rsidR="005F66FC" w:rsidRPr="007A2902" w:rsidRDefault="005F66FC" w:rsidP="00C368FB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Time period of birth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6252A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C9605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lang w:val="en-GB" w:eastAsia="de-CH"/>
              </w:rPr>
            </w:pPr>
          </w:p>
        </w:tc>
      </w:tr>
      <w:tr w:rsidR="005F66FC" w:rsidRPr="007A2902" w14:paraId="66A7E31D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7719C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Earlier than 197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E61E4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5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E10D0" w14:textId="5FBC9DE9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5</w:t>
            </w:r>
          </w:p>
        </w:tc>
      </w:tr>
      <w:tr w:rsidR="005F66FC" w:rsidRPr="007A2902" w14:paraId="42288DB8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AA93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977-199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977A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6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C077F" w14:textId="6202D2F4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7</w:t>
            </w:r>
          </w:p>
        </w:tc>
      </w:tr>
      <w:tr w:rsidR="005F66FC" w:rsidRPr="007A2902" w14:paraId="43FD810D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1ABFA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997-201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F7163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7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D9517" w14:textId="2163B648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8</w:t>
            </w:r>
          </w:p>
        </w:tc>
      </w:tr>
      <w:tr w:rsidR="005F66FC" w:rsidRPr="007A2902" w14:paraId="64EE430B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CA690" w14:textId="77777777" w:rsidR="005F66FC" w:rsidRPr="007A2902" w:rsidRDefault="005F66FC" w:rsidP="00C368FB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Diagnostic information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ED028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47375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lang w:val="en-GB" w:eastAsia="de-CH"/>
              </w:rPr>
            </w:pPr>
          </w:p>
        </w:tc>
      </w:tr>
      <w:tr w:rsidR="005F66FC" w:rsidRPr="007A2902" w14:paraId="51E7071B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DA49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 xml:space="preserve">Definite PCD diagnosis+ 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8DB77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61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83FDD" w14:textId="0954A141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62</w:t>
            </w:r>
          </w:p>
        </w:tc>
      </w:tr>
      <w:tr w:rsidR="005F66FC" w:rsidRPr="007A2902" w14:paraId="0D5D89D5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88089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Probable PCD diagnosis#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7C690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20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93E08" w14:textId="0EBAFDD4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21</w:t>
            </w:r>
          </w:p>
        </w:tc>
      </w:tr>
      <w:tr w:rsidR="005F66FC" w:rsidRPr="007A2902" w14:paraId="3A5FD8B9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D6A72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Clinical diagnosis only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98ED9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73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A0934" w14:textId="36A85EDF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7</w:t>
            </w:r>
          </w:p>
        </w:tc>
      </w:tr>
      <w:tr w:rsidR="005F66FC" w:rsidRPr="007A2902" w14:paraId="1BED649B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9F9F7" w14:textId="77777777" w:rsidR="005F66FC" w:rsidRPr="007A2902" w:rsidRDefault="005F66FC" w:rsidP="00C368FB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Age at diagnosi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73A85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C639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lang w:val="en-GB" w:eastAsia="de-CH"/>
              </w:rPr>
            </w:pPr>
          </w:p>
        </w:tc>
      </w:tr>
      <w:tr w:rsidR="005F66FC" w:rsidRPr="007A2902" w14:paraId="5E3B86AA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575C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0-9 year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96873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4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8B959" w14:textId="744C54F8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5</w:t>
            </w:r>
          </w:p>
        </w:tc>
      </w:tr>
      <w:tr w:rsidR="005F66FC" w:rsidRPr="007A2902" w14:paraId="697749F7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A0100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0-19 year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51D4B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17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173E1" w14:textId="2F64A4A2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2</w:t>
            </w:r>
          </w:p>
        </w:tc>
      </w:tr>
      <w:tr w:rsidR="005F66FC" w:rsidRPr="007A2902" w14:paraId="6F631E92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D70A9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20-29 year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7B466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98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07EF4" w14:textId="430C9C1D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10</w:t>
            </w:r>
          </w:p>
        </w:tc>
      </w:tr>
      <w:tr w:rsidR="005F66FC" w:rsidRPr="007A2902" w14:paraId="0BCDB8D2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8AF44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0-39 year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890A8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6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456A" w14:textId="55CDE664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6</w:t>
            </w:r>
          </w:p>
        </w:tc>
      </w:tr>
      <w:tr w:rsidR="005F66FC" w:rsidRPr="007A2902" w14:paraId="28742033" w14:textId="77777777" w:rsidTr="00BB5D2E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80470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0-49 year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F26B5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6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CEEDB" w14:textId="570C6CB5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4</w:t>
            </w:r>
          </w:p>
        </w:tc>
      </w:tr>
      <w:tr w:rsidR="005F66FC" w:rsidRPr="007A2902" w14:paraId="66462711" w14:textId="77777777" w:rsidTr="000F32C9">
        <w:trPr>
          <w:trHeight w:val="211"/>
        </w:trPr>
        <w:tc>
          <w:tcPr>
            <w:tcW w:w="5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419CD" w14:textId="77777777" w:rsidR="005F66FC" w:rsidRPr="007A2902" w:rsidRDefault="005F66FC" w:rsidP="00BB5D2E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≥50 years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E75B5" w14:textId="77777777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1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68F58" w14:textId="12B3488E" w:rsidR="005F66FC" w:rsidRPr="007A2902" w:rsidRDefault="005F66FC" w:rsidP="00BB5D2E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A2902">
              <w:rPr>
                <w:rFonts w:ascii="Arial" w:eastAsia="Times New Roman" w:hAnsi="Arial" w:cs="Arial"/>
                <w:color w:val="000000"/>
                <w:lang w:val="en-GB" w:eastAsia="de-CH"/>
              </w:rPr>
              <w:t>3</w:t>
            </w:r>
          </w:p>
        </w:tc>
      </w:tr>
      <w:tr w:rsidR="00A1695F" w:rsidRPr="00A1695F" w14:paraId="75E52DDB" w14:textId="77777777" w:rsidTr="000F32C9">
        <w:trPr>
          <w:trHeight w:val="211"/>
        </w:trPr>
        <w:tc>
          <w:tcPr>
            <w:tcW w:w="5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2D959EC" w14:textId="348330E5" w:rsidR="00A1695F" w:rsidRPr="00A1695F" w:rsidRDefault="00A1695F" w:rsidP="00A1695F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A1695F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BMI</w:t>
            </w:r>
            <w:r w:rsidR="000F32C9" w:rsidRPr="000F32C9">
              <w:rPr>
                <w:rFonts w:ascii="Arial" w:eastAsia="Times New Roman" w:hAnsi="Arial" w:cs="Arial"/>
                <w:b/>
                <w:bCs/>
                <w:color w:val="000000"/>
                <w:vertAlign w:val="superscript"/>
                <w:lang w:val="en-GB" w:eastAsia="de-CH"/>
              </w:rPr>
              <w:t>¶</w:t>
            </w:r>
          </w:p>
        </w:tc>
        <w:tc>
          <w:tcPr>
            <w:tcW w:w="8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75BA0A8" w14:textId="77777777" w:rsidR="00A1695F" w:rsidRPr="00A1695F" w:rsidRDefault="00A1695F" w:rsidP="00A1695F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10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12F127E" w14:textId="77777777" w:rsidR="00A1695F" w:rsidRPr="00A1695F" w:rsidRDefault="00A1695F" w:rsidP="00A1695F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</w:tr>
      <w:tr w:rsidR="00A1695F" w:rsidRPr="007A2902" w14:paraId="6E1D1104" w14:textId="77777777" w:rsidTr="000F32C9">
        <w:trPr>
          <w:trHeight w:val="211"/>
        </w:trPr>
        <w:tc>
          <w:tcPr>
            <w:tcW w:w="5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182C8B9" w14:textId="32A37F26" w:rsidR="00A1695F" w:rsidRPr="007A2902" w:rsidRDefault="00A1695F" w:rsidP="00A1695F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hAnsi="Arial" w:cs="Arial"/>
                <w:color w:val="000000"/>
              </w:rPr>
              <w:t>Underweight</w:t>
            </w:r>
          </w:p>
        </w:tc>
        <w:tc>
          <w:tcPr>
            <w:tcW w:w="8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15B2133" w14:textId="7333B294" w:rsidR="00A1695F" w:rsidRPr="007A2902" w:rsidRDefault="00A1695F" w:rsidP="00A1695F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hAnsi="Arial" w:cs="Arial"/>
                <w:color w:val="000000"/>
              </w:rPr>
              <w:t>59</w:t>
            </w:r>
          </w:p>
        </w:tc>
        <w:tc>
          <w:tcPr>
            <w:tcW w:w="10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01559A7" w14:textId="320E75DF" w:rsidR="00A1695F" w:rsidRPr="007A2902" w:rsidRDefault="00A1695F" w:rsidP="00A1695F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6</w:t>
            </w:r>
          </w:p>
        </w:tc>
      </w:tr>
      <w:tr w:rsidR="00A1695F" w:rsidRPr="007A2902" w14:paraId="7F1846D7" w14:textId="77777777" w:rsidTr="000F32C9">
        <w:trPr>
          <w:trHeight w:val="211"/>
        </w:trPr>
        <w:tc>
          <w:tcPr>
            <w:tcW w:w="5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C747ABD" w14:textId="4551A9D9" w:rsidR="00A1695F" w:rsidRPr="007A2902" w:rsidRDefault="00A1695F" w:rsidP="00A1695F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hAnsi="Arial" w:cs="Arial"/>
                <w:color w:val="000000"/>
              </w:rPr>
              <w:t>Normal</w:t>
            </w:r>
          </w:p>
        </w:tc>
        <w:tc>
          <w:tcPr>
            <w:tcW w:w="8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959BA5" w14:textId="2156DB1E" w:rsidR="00A1695F" w:rsidRPr="007A2902" w:rsidRDefault="00A1695F" w:rsidP="00A1695F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hAnsi="Arial" w:cs="Arial"/>
                <w:color w:val="000000"/>
              </w:rPr>
              <w:t>752</w:t>
            </w:r>
          </w:p>
        </w:tc>
        <w:tc>
          <w:tcPr>
            <w:tcW w:w="10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80F3DD" w14:textId="6FCCC5D9" w:rsidR="00A1695F" w:rsidRPr="007A2902" w:rsidRDefault="00A1695F" w:rsidP="00A1695F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81</w:t>
            </w:r>
          </w:p>
        </w:tc>
      </w:tr>
      <w:tr w:rsidR="00A1695F" w:rsidRPr="007A2902" w14:paraId="16584FF0" w14:textId="77777777" w:rsidTr="000F32C9">
        <w:trPr>
          <w:trHeight w:val="211"/>
        </w:trPr>
        <w:tc>
          <w:tcPr>
            <w:tcW w:w="50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2C2E8AB" w14:textId="68EDC9E3" w:rsidR="00A1695F" w:rsidRPr="007A2902" w:rsidRDefault="00A1695F" w:rsidP="00A1695F">
            <w:pPr>
              <w:spacing w:after="0" w:line="240" w:lineRule="auto"/>
              <w:contextualSpacing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hAnsi="Arial" w:cs="Arial"/>
                <w:color w:val="000000"/>
              </w:rPr>
              <w:t>Overweight</w:t>
            </w:r>
          </w:p>
        </w:tc>
        <w:tc>
          <w:tcPr>
            <w:tcW w:w="88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A64941A" w14:textId="1C20D169" w:rsidR="00A1695F" w:rsidRPr="007A2902" w:rsidRDefault="00A1695F" w:rsidP="00A1695F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hAnsi="Arial" w:cs="Arial"/>
                <w:color w:val="000000"/>
              </w:rPr>
              <w:t>116</w:t>
            </w:r>
          </w:p>
        </w:tc>
        <w:tc>
          <w:tcPr>
            <w:tcW w:w="10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F929B2F" w14:textId="1DCF0DDF" w:rsidR="00A1695F" w:rsidRPr="007A2902" w:rsidRDefault="00A1695F" w:rsidP="00A1695F">
            <w:pPr>
              <w:spacing w:after="0" w:line="240" w:lineRule="auto"/>
              <w:contextualSpacing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13</w:t>
            </w:r>
          </w:p>
        </w:tc>
      </w:tr>
    </w:tbl>
    <w:p w14:paraId="22C37E07" w14:textId="77777777" w:rsidR="004148FB" w:rsidRDefault="004148FB" w:rsidP="003C78A4">
      <w:pPr>
        <w:spacing w:after="0" w:line="240" w:lineRule="auto"/>
        <w:ind w:right="26"/>
        <w:rPr>
          <w:rFonts w:ascii="Arial" w:hAnsi="Arial" w:cs="Arial"/>
          <w:sz w:val="18"/>
          <w:szCs w:val="18"/>
          <w:lang w:val="en-US"/>
        </w:rPr>
      </w:pPr>
    </w:p>
    <w:p w14:paraId="4810FFE5" w14:textId="1799794B" w:rsidR="005F66FC" w:rsidRPr="006675E0" w:rsidRDefault="005F66FC" w:rsidP="003C78A4">
      <w:pPr>
        <w:spacing w:after="0" w:line="240" w:lineRule="auto"/>
        <w:ind w:right="26"/>
        <w:rPr>
          <w:rFonts w:ascii="Arial" w:hAnsi="Arial" w:cs="Arial"/>
          <w:b/>
          <w:bCs/>
          <w:lang w:val="en-GB"/>
        </w:rPr>
      </w:pPr>
      <w:r w:rsidRPr="005F66FC">
        <w:rPr>
          <w:rFonts w:ascii="Arial" w:hAnsi="Arial" w:cs="Arial"/>
          <w:sz w:val="18"/>
          <w:szCs w:val="18"/>
          <w:lang w:val="en-US"/>
        </w:rPr>
        <w:t>*</w:t>
      </w:r>
      <w:r w:rsidR="00E101B8">
        <w:rPr>
          <w:rFonts w:ascii="Arial" w:hAnsi="Arial" w:cs="Arial"/>
          <w:sz w:val="18"/>
          <w:szCs w:val="18"/>
          <w:lang w:val="en-US"/>
        </w:rPr>
        <w:t xml:space="preserve"> </w:t>
      </w:r>
      <w:r w:rsidRPr="005F66FC">
        <w:rPr>
          <w:rFonts w:ascii="Arial" w:hAnsi="Arial" w:cs="Arial"/>
          <w:sz w:val="18"/>
          <w:szCs w:val="18"/>
          <w:lang w:val="en-US"/>
        </w:rPr>
        <w:t>Based on geographical region definitions of the United Nations Statistic</w:t>
      </w:r>
      <w:r w:rsidR="007F5F86">
        <w:rPr>
          <w:rFonts w:ascii="Arial" w:hAnsi="Arial" w:cs="Arial"/>
          <w:sz w:val="18"/>
          <w:szCs w:val="18"/>
          <w:lang w:val="en-US"/>
        </w:rPr>
        <w:t>s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Division (</w:t>
      </w:r>
      <w:r w:rsidR="00CB2871">
        <w:rPr>
          <w:rFonts w:ascii="Arial" w:hAnsi="Arial" w:cs="Arial"/>
          <w:sz w:val="18"/>
          <w:szCs w:val="18"/>
          <w:lang w:val="en-US"/>
        </w:rPr>
        <w:t>March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201</w:t>
      </w:r>
      <w:r w:rsidR="00CB2871">
        <w:rPr>
          <w:rFonts w:ascii="Arial" w:hAnsi="Arial" w:cs="Arial"/>
          <w:sz w:val="18"/>
          <w:szCs w:val="18"/>
          <w:lang w:val="en-US"/>
        </w:rPr>
        <w:t>7</w:t>
      </w:r>
      <w:r w:rsidRPr="005F66FC">
        <w:rPr>
          <w:rFonts w:ascii="Arial" w:hAnsi="Arial" w:cs="Arial"/>
          <w:sz w:val="18"/>
          <w:szCs w:val="18"/>
          <w:lang w:val="en-US"/>
        </w:rPr>
        <w:t>)</w:t>
      </w:r>
      <w:r w:rsidR="00324CD8">
        <w:rPr>
          <w:rFonts w:ascii="Arial" w:hAnsi="Arial" w:cs="Arial"/>
          <w:sz w:val="18"/>
          <w:szCs w:val="18"/>
          <w:lang w:val="en-US"/>
        </w:rPr>
        <w:t>.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Northern Europe: Denmark, Norway, United Kingdom; Western Europe: Belgium, France,</w:t>
      </w:r>
      <w:r w:rsidR="002E37E8">
        <w:rPr>
          <w:rFonts w:ascii="Arial" w:hAnsi="Arial" w:cs="Arial"/>
          <w:sz w:val="18"/>
          <w:szCs w:val="18"/>
          <w:lang w:val="en-US"/>
        </w:rPr>
        <w:t xml:space="preserve"> </w:t>
      </w:r>
      <w:r w:rsidRPr="005F66FC">
        <w:rPr>
          <w:rFonts w:ascii="Arial" w:hAnsi="Arial" w:cs="Arial"/>
          <w:sz w:val="18"/>
          <w:szCs w:val="18"/>
          <w:lang w:val="en-US"/>
        </w:rPr>
        <w:t>Germany, Switzerland, the Netherlands; Eastern Europe: Poland; Southern Europe: Italy, Serbia; Western Asia: Cyprus, Israel, Turkey</w:t>
      </w:r>
      <w:r w:rsidR="00324CD8">
        <w:rPr>
          <w:rFonts w:ascii="Arial" w:hAnsi="Arial" w:cs="Arial"/>
          <w:sz w:val="18"/>
          <w:szCs w:val="18"/>
          <w:lang w:val="en-US"/>
        </w:rPr>
        <w:t>.</w:t>
      </w:r>
      <w:r w:rsidR="003C78A4">
        <w:rPr>
          <w:rFonts w:ascii="Arial" w:hAnsi="Arial" w:cs="Arial"/>
          <w:sz w:val="18"/>
          <w:szCs w:val="18"/>
          <w:lang w:val="en-US"/>
        </w:rPr>
        <w:t xml:space="preserve"> </w:t>
      </w:r>
      <w:r w:rsidRPr="001323B1">
        <w:rPr>
          <w:rFonts w:ascii="Arial" w:hAnsi="Arial" w:cs="Arial"/>
          <w:sz w:val="18"/>
          <w:szCs w:val="18"/>
          <w:vertAlign w:val="superscript"/>
          <w:lang w:val="en-US"/>
        </w:rPr>
        <w:t>+</w:t>
      </w:r>
      <w:r w:rsidR="00E101B8">
        <w:rPr>
          <w:rFonts w:ascii="Arial" w:hAnsi="Arial" w:cs="Arial"/>
          <w:sz w:val="18"/>
          <w:szCs w:val="18"/>
          <w:lang w:val="en-US"/>
        </w:rPr>
        <w:t xml:space="preserve"> 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Defined as hallmark PCD electron microscopy findings and/or biallelic gene mutation identified based on the ERS PCD Diagnostics </w:t>
      </w:r>
      <w:r w:rsidR="007D6254">
        <w:rPr>
          <w:rFonts w:ascii="Arial" w:hAnsi="Arial" w:cs="Arial"/>
          <w:sz w:val="18"/>
          <w:szCs w:val="18"/>
          <w:lang w:val="en-US"/>
        </w:rPr>
        <w:t>G</w:t>
      </w:r>
      <w:r w:rsidRPr="005F66FC">
        <w:rPr>
          <w:rFonts w:ascii="Arial" w:hAnsi="Arial" w:cs="Arial"/>
          <w:sz w:val="18"/>
          <w:szCs w:val="18"/>
          <w:lang w:val="en-US"/>
        </w:rPr>
        <w:t>uidelines</w:t>
      </w:r>
      <w:r w:rsidR="00B234A0">
        <w:rPr>
          <w:rFonts w:ascii="Arial" w:hAnsi="Arial" w:cs="Arial"/>
          <w:sz w:val="18"/>
          <w:szCs w:val="18"/>
          <w:lang w:val="en-US"/>
        </w:rPr>
        <w:t xml:space="preserve"> </w:t>
      </w:r>
      <w:r w:rsidR="00C26DBB">
        <w:rPr>
          <w:rFonts w:ascii="Arial" w:hAnsi="Arial" w:cs="Arial"/>
          <w:sz w:val="18"/>
          <w:szCs w:val="18"/>
          <w:lang w:val="en-US"/>
        </w:rPr>
        <w:t>[21]</w:t>
      </w:r>
      <w:r w:rsidR="003C78A4">
        <w:rPr>
          <w:rFonts w:ascii="Arial" w:hAnsi="Arial" w:cs="Arial"/>
          <w:sz w:val="18"/>
          <w:szCs w:val="18"/>
          <w:lang w:val="en-US"/>
        </w:rPr>
        <w:t xml:space="preserve">. </w:t>
      </w:r>
      <w:r w:rsidRPr="001323B1">
        <w:rPr>
          <w:rFonts w:ascii="Arial" w:hAnsi="Arial" w:cs="Arial"/>
          <w:sz w:val="18"/>
          <w:szCs w:val="18"/>
          <w:vertAlign w:val="superscript"/>
          <w:lang w:val="en-US"/>
        </w:rPr>
        <w:t>#</w:t>
      </w:r>
      <w:r w:rsidR="00E101B8">
        <w:rPr>
          <w:rFonts w:ascii="Arial" w:hAnsi="Arial" w:cs="Arial"/>
          <w:sz w:val="18"/>
          <w:szCs w:val="18"/>
          <w:lang w:val="en-US"/>
        </w:rPr>
        <w:t xml:space="preserve"> </w:t>
      </w:r>
      <w:r w:rsidRPr="005F66FC">
        <w:rPr>
          <w:rFonts w:ascii="Arial" w:hAnsi="Arial" w:cs="Arial"/>
          <w:sz w:val="18"/>
          <w:szCs w:val="18"/>
          <w:lang w:val="en-US"/>
        </w:rPr>
        <w:t>Abnormal light or high frequency video microscopy finding and/or low (≤ 77nl/min) nasal NO value</w:t>
      </w:r>
      <w:r w:rsidR="00D14005">
        <w:rPr>
          <w:rFonts w:ascii="Arial" w:hAnsi="Arial" w:cs="Arial"/>
          <w:sz w:val="18"/>
          <w:szCs w:val="18"/>
          <w:lang w:val="en-US"/>
        </w:rPr>
        <w:t>.</w:t>
      </w:r>
      <w:r w:rsidR="000F32C9">
        <w:rPr>
          <w:rFonts w:ascii="Arial" w:hAnsi="Arial" w:cs="Arial"/>
          <w:sz w:val="18"/>
          <w:szCs w:val="18"/>
          <w:lang w:val="en-US"/>
        </w:rPr>
        <w:t xml:space="preserve"> </w:t>
      </w:r>
      <w:r w:rsidR="000F32C9" w:rsidRPr="00FD0654">
        <w:rPr>
          <w:rFonts w:ascii="Arial" w:eastAsia="Times New Roman" w:hAnsi="Arial" w:cs="Arial"/>
          <w:bCs/>
          <w:color w:val="000000"/>
          <w:sz w:val="18"/>
          <w:lang w:val="en-GB" w:eastAsia="de-CH"/>
        </w:rPr>
        <w:t>¶</w:t>
      </w:r>
      <w:r w:rsidR="000F32C9">
        <w:rPr>
          <w:rFonts w:ascii="Arial" w:eastAsia="Times New Roman" w:hAnsi="Arial" w:cs="Arial"/>
          <w:b/>
          <w:bCs/>
          <w:color w:val="000000"/>
          <w:lang w:val="en-GB" w:eastAsia="de-CH"/>
        </w:rPr>
        <w:t xml:space="preserve"> </w:t>
      </w:r>
      <w:r w:rsidR="000F32C9">
        <w:rPr>
          <w:rFonts w:ascii="Arial" w:hAnsi="Arial" w:cs="Arial"/>
          <w:sz w:val="18"/>
          <w:szCs w:val="18"/>
          <w:lang w:val="en-US"/>
        </w:rPr>
        <w:t>BMI z-scores</w:t>
      </w:r>
      <w:r w:rsidR="00D14005">
        <w:rPr>
          <w:rFonts w:ascii="Arial" w:hAnsi="Arial" w:cs="Arial"/>
          <w:sz w:val="18"/>
          <w:szCs w:val="18"/>
          <w:lang w:val="en-US"/>
        </w:rPr>
        <w:t xml:space="preserve"> </w:t>
      </w:r>
      <w:r w:rsidR="000F32C9">
        <w:rPr>
          <w:rFonts w:ascii="Arial" w:hAnsi="Arial" w:cs="Arial"/>
          <w:sz w:val="18"/>
          <w:szCs w:val="18"/>
          <w:lang w:val="en-US"/>
        </w:rPr>
        <w:t>&lt;=-1.96 underweight:, &gt;-1.96 &amp;  &lt;1.96 normal, &gt;=1.96 overweight.</w:t>
      </w:r>
    </w:p>
    <w:p w14:paraId="4F35C916" w14:textId="77777777" w:rsidR="005F66FC" w:rsidRPr="00A3539D" w:rsidRDefault="005F66FC" w:rsidP="005F66FC">
      <w:pPr>
        <w:autoSpaceDE w:val="0"/>
        <w:autoSpaceDN w:val="0"/>
        <w:adjustRightInd w:val="0"/>
        <w:spacing w:line="360" w:lineRule="auto"/>
        <w:rPr>
          <w:rFonts w:ascii="Arial" w:hAnsi="Arial" w:cs="Arial"/>
          <w:b/>
          <w:bCs/>
          <w:highlight w:val="yellow"/>
          <w:lang w:val="en-GB"/>
        </w:rPr>
      </w:pPr>
    </w:p>
    <w:p w14:paraId="31FFEC5F" w14:textId="77777777" w:rsidR="005F66FC" w:rsidRDefault="005F66FC">
      <w:pPr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sz w:val="18"/>
          <w:szCs w:val="18"/>
          <w:lang w:val="en-US"/>
        </w:rPr>
        <w:br w:type="page"/>
      </w:r>
    </w:p>
    <w:p w14:paraId="0A2DD666" w14:textId="69C198A5" w:rsidR="005F66FC" w:rsidRDefault="005F66FC" w:rsidP="005F66FC">
      <w:pPr>
        <w:spacing w:after="0"/>
        <w:ind w:right="4"/>
        <w:rPr>
          <w:rFonts w:ascii="Arial" w:hAnsi="Arial" w:cs="Arial"/>
          <w:lang w:val="en-US"/>
        </w:rPr>
      </w:pPr>
      <w:r w:rsidRPr="005F66FC">
        <w:rPr>
          <w:rFonts w:ascii="Arial" w:hAnsi="Arial" w:cs="Arial"/>
          <w:b/>
          <w:lang w:val="en-US"/>
        </w:rPr>
        <w:lastRenderedPageBreak/>
        <w:t>Table 2.</w:t>
      </w:r>
      <w:r w:rsidRPr="005F66FC">
        <w:rPr>
          <w:rFonts w:ascii="Arial" w:hAnsi="Arial" w:cs="Arial"/>
          <w:lang w:val="en-US"/>
        </w:rPr>
        <w:t xml:space="preserve"> FEV</w:t>
      </w:r>
      <w:r w:rsidRPr="005F66FC">
        <w:rPr>
          <w:rFonts w:ascii="Arial" w:hAnsi="Arial" w:cs="Arial"/>
          <w:vertAlign w:val="subscript"/>
          <w:lang w:val="en-US"/>
        </w:rPr>
        <w:t>1</w:t>
      </w:r>
      <w:r w:rsidRPr="005F66FC">
        <w:rPr>
          <w:rFonts w:ascii="Arial" w:hAnsi="Arial" w:cs="Arial"/>
          <w:lang w:val="en-US"/>
        </w:rPr>
        <w:t xml:space="preserve"> and FVC </w:t>
      </w:r>
      <w:r w:rsidR="00D852BC">
        <w:rPr>
          <w:rFonts w:ascii="Arial" w:hAnsi="Arial" w:cs="Arial"/>
          <w:lang w:val="en-US"/>
        </w:rPr>
        <w:t>in</w:t>
      </w:r>
      <w:r w:rsidRPr="005F66FC">
        <w:rPr>
          <w:rFonts w:ascii="Arial" w:hAnsi="Arial" w:cs="Arial"/>
          <w:lang w:val="en-US"/>
        </w:rPr>
        <w:t xml:space="preserve"> patients</w:t>
      </w:r>
      <w:r w:rsidR="008670AC">
        <w:rPr>
          <w:rFonts w:ascii="Arial" w:hAnsi="Arial" w:cs="Arial"/>
          <w:lang w:val="en-US"/>
        </w:rPr>
        <w:t xml:space="preserve"> with </w:t>
      </w:r>
      <w:r w:rsidR="00324CD8">
        <w:rPr>
          <w:rFonts w:ascii="Arial" w:hAnsi="Arial" w:cs="Arial"/>
          <w:lang w:val="en-US"/>
        </w:rPr>
        <w:t>p</w:t>
      </w:r>
      <w:r w:rsidR="008670AC">
        <w:rPr>
          <w:rFonts w:ascii="Arial" w:hAnsi="Arial" w:cs="Arial"/>
          <w:lang w:val="en-US"/>
        </w:rPr>
        <w:t xml:space="preserve">rimary </w:t>
      </w:r>
      <w:r w:rsidR="00324CD8">
        <w:rPr>
          <w:rFonts w:ascii="Arial" w:hAnsi="Arial" w:cs="Arial"/>
          <w:lang w:val="en-US"/>
        </w:rPr>
        <w:t>c</w:t>
      </w:r>
      <w:r w:rsidR="008670AC">
        <w:rPr>
          <w:rFonts w:ascii="Arial" w:hAnsi="Arial" w:cs="Arial"/>
          <w:lang w:val="en-US"/>
        </w:rPr>
        <w:t xml:space="preserve">iliary </w:t>
      </w:r>
      <w:r w:rsidR="00324CD8">
        <w:rPr>
          <w:rFonts w:ascii="Arial" w:hAnsi="Arial" w:cs="Arial"/>
          <w:lang w:val="en-US"/>
        </w:rPr>
        <w:t>d</w:t>
      </w:r>
      <w:r w:rsidR="008670AC">
        <w:rPr>
          <w:rFonts w:ascii="Arial" w:hAnsi="Arial" w:cs="Arial"/>
          <w:lang w:val="en-US"/>
        </w:rPr>
        <w:t>yskinesia from</w:t>
      </w:r>
      <w:r w:rsidRPr="005F66FC">
        <w:rPr>
          <w:rFonts w:ascii="Arial" w:hAnsi="Arial" w:cs="Arial"/>
          <w:lang w:val="en-US"/>
        </w:rPr>
        <w:t xml:space="preserve"> the iPCD Cohort</w:t>
      </w:r>
      <w:r w:rsidR="008670AC">
        <w:rPr>
          <w:rFonts w:ascii="Arial" w:hAnsi="Arial" w:cs="Arial"/>
          <w:lang w:val="en-US"/>
        </w:rPr>
        <w:t>,</w:t>
      </w:r>
      <w:r w:rsidRPr="005F66FC">
        <w:rPr>
          <w:rFonts w:ascii="Arial" w:hAnsi="Arial" w:cs="Arial"/>
          <w:lang w:val="en-US"/>
        </w:rPr>
        <w:t xml:space="preserve"> compared to GLI 2012 references (N=991)</w:t>
      </w:r>
    </w:p>
    <w:tbl>
      <w:tblPr>
        <w:tblW w:w="5376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20"/>
        <w:gridCol w:w="735"/>
        <w:gridCol w:w="939"/>
        <w:gridCol w:w="725"/>
        <w:gridCol w:w="730"/>
        <w:gridCol w:w="1010"/>
        <w:gridCol w:w="595"/>
        <w:gridCol w:w="1040"/>
        <w:gridCol w:w="685"/>
        <w:gridCol w:w="595"/>
        <w:gridCol w:w="150"/>
        <w:gridCol w:w="873"/>
      </w:tblGrid>
      <w:tr w:rsidR="00F27FFB" w:rsidRPr="00B47047" w14:paraId="622B8284" w14:textId="77777777" w:rsidTr="00E710D6">
        <w:trPr>
          <w:trHeight w:val="253"/>
        </w:trPr>
        <w:tc>
          <w:tcPr>
            <w:tcW w:w="122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6206B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 </w:t>
            </w:r>
          </w:p>
        </w:tc>
        <w:tc>
          <w:tcPr>
            <w:tcW w:w="3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A88C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 </w:t>
            </w:r>
          </w:p>
        </w:tc>
        <w:tc>
          <w:tcPr>
            <w:tcW w:w="1591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CF07B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FEV1</w:t>
            </w:r>
          </w:p>
        </w:tc>
        <w:tc>
          <w:tcPr>
            <w:tcW w:w="27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26EA2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 </w:t>
            </w:r>
          </w:p>
        </w:tc>
        <w:tc>
          <w:tcPr>
            <w:tcW w:w="1563" w:type="pct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B0F6D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FVC</w:t>
            </w:r>
          </w:p>
        </w:tc>
      </w:tr>
      <w:tr w:rsidR="009204D4" w:rsidRPr="00B47047" w14:paraId="28B1A0BC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3AEB74" w14:textId="77777777" w:rsidR="00BB5D2E" w:rsidRPr="00B47047" w:rsidRDefault="00BB5D2E" w:rsidP="00B234A0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Characteristic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679165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N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233DF6" w14:textId="77777777" w:rsidR="00B234A0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 xml:space="preserve">mean </w:t>
            </w:r>
          </w:p>
          <w:p w14:paraId="7D417168" w14:textId="450CF410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z-score</w:t>
            </w:r>
          </w:p>
        </w:tc>
        <w:tc>
          <w:tcPr>
            <w:tcW w:w="68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898F2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95% CI</w:t>
            </w:r>
          </w:p>
        </w:tc>
        <w:tc>
          <w:tcPr>
            <w:tcW w:w="4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04C2A" w14:textId="4EE088CB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p-value</w:t>
            </w:r>
            <w:r w:rsidR="00B93617"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*</w:t>
            </w:r>
          </w:p>
        </w:tc>
        <w:tc>
          <w:tcPr>
            <w:tcW w:w="2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76AF58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N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BE0A8" w14:textId="77777777" w:rsidR="00B234A0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 xml:space="preserve">mean </w:t>
            </w:r>
          </w:p>
          <w:p w14:paraId="63316C67" w14:textId="05E65484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z-score</w:t>
            </w:r>
          </w:p>
        </w:tc>
        <w:tc>
          <w:tcPr>
            <w:tcW w:w="59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18966A" w14:textId="77777777" w:rsidR="00BB5D2E" w:rsidRPr="00B47047" w:rsidRDefault="00BB5D2E" w:rsidP="00BB5D2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95% CI</w:t>
            </w:r>
          </w:p>
        </w:tc>
        <w:tc>
          <w:tcPr>
            <w:tcW w:w="47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4F4909" w14:textId="6AE28C01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p-value</w:t>
            </w:r>
            <w:r w:rsidR="00E101B8" w:rsidRPr="007A2902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*</w:t>
            </w:r>
          </w:p>
        </w:tc>
      </w:tr>
      <w:tr w:rsidR="00E710D6" w:rsidRPr="00B47047" w14:paraId="16A18C08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AEE60" w14:textId="670515BA" w:rsidR="00E710D6" w:rsidRPr="00E710D6" w:rsidRDefault="00E710D6" w:rsidP="005660B6">
            <w:pPr>
              <w:spacing w:after="120" w:line="240" w:lineRule="auto"/>
              <w:rPr>
                <w:rFonts w:ascii="Arial" w:eastAsia="Times New Roman" w:hAnsi="Arial" w:cs="Arial"/>
                <w:b/>
                <w:color w:val="000000"/>
                <w:lang w:val="en-GB" w:eastAsia="de-CH"/>
              </w:rPr>
            </w:pPr>
            <w:r w:rsidRPr="00E710D6">
              <w:rPr>
                <w:rFonts w:ascii="Arial" w:eastAsia="Times New Roman" w:hAnsi="Arial" w:cs="Arial"/>
                <w:b/>
                <w:color w:val="000000"/>
                <w:lang w:val="en-GB" w:eastAsia="de-CH"/>
              </w:rPr>
              <w:t>Total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7908B" w14:textId="2F8CF4EA" w:rsidR="00E710D6" w:rsidRPr="00B47047" w:rsidRDefault="00E710D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E710D6">
              <w:rPr>
                <w:rFonts w:ascii="Arial" w:eastAsia="Times New Roman" w:hAnsi="Arial" w:cs="Arial"/>
                <w:color w:val="000000"/>
                <w:lang w:val="en-GB" w:eastAsia="de-CH"/>
              </w:rPr>
              <w:t>991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2322" w14:textId="2731DB83" w:rsidR="00E710D6" w:rsidRPr="00B47047" w:rsidRDefault="00E710D6" w:rsidP="00E710D6">
            <w:pPr>
              <w:spacing w:after="12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E710D6">
              <w:rPr>
                <w:rFonts w:ascii="Arial" w:eastAsia="Times New Roman" w:hAnsi="Arial" w:cs="Arial"/>
                <w:color w:val="000000"/>
                <w:lang w:val="en-GB" w:eastAsia="de-CH"/>
              </w:rPr>
              <w:t>-1.52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DD727E" w14:textId="5D910841" w:rsidR="00E710D6" w:rsidRPr="00B47047" w:rsidRDefault="00E710D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-1.62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7E2CE2" w14:textId="5313624E" w:rsidR="00E710D6" w:rsidRPr="00B47047" w:rsidRDefault="00E710D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-1.41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8C9D29" w14:textId="77777777" w:rsidR="00E710D6" w:rsidRPr="00B47047" w:rsidRDefault="00E710D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761D89" w14:textId="664EFA93" w:rsidR="00E710D6" w:rsidRPr="00B47047" w:rsidRDefault="005660B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98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80356" w14:textId="7EEFC2D3" w:rsidR="00E710D6" w:rsidRPr="00B47047" w:rsidRDefault="005660B6" w:rsidP="00E710D6">
            <w:pPr>
              <w:spacing w:after="12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-0.77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4C9BD" w14:textId="4F12084B" w:rsidR="00E710D6" w:rsidRPr="00B47047" w:rsidRDefault="005660B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-0.88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C4D26" w14:textId="01D517F7" w:rsidR="00E710D6" w:rsidRPr="00B47047" w:rsidRDefault="005660B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-0.6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87D73" w14:textId="77777777" w:rsidR="00E710D6" w:rsidRPr="00B47047" w:rsidRDefault="00E710D6" w:rsidP="00E710D6">
            <w:pPr>
              <w:spacing w:after="12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279679E0" w14:textId="77777777" w:rsidTr="00E710D6">
        <w:trPr>
          <w:trHeight w:val="253"/>
        </w:trPr>
        <w:tc>
          <w:tcPr>
            <w:tcW w:w="1225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00432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Sex</w:t>
            </w:r>
          </w:p>
        </w:tc>
        <w:tc>
          <w:tcPr>
            <w:tcW w:w="3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DB8FA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43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DF4E3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3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8666E" w14:textId="77777777" w:rsidR="00BB5D2E" w:rsidRPr="00B47047" w:rsidRDefault="00BB5D2E" w:rsidP="00BB5D2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E779E" w14:textId="77777777" w:rsidR="00BB5D2E" w:rsidRPr="00B47047" w:rsidRDefault="00BB5D2E" w:rsidP="00BB5D2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7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FA0F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03</w:t>
            </w:r>
          </w:p>
        </w:tc>
        <w:tc>
          <w:tcPr>
            <w:tcW w:w="27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294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48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E7052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2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7ABC4" w14:textId="77777777" w:rsidR="00BB5D2E" w:rsidRPr="00B47047" w:rsidRDefault="00BB5D2E" w:rsidP="00BB5D2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8" w:type="pct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55DF6" w14:textId="77777777" w:rsidR="00BB5D2E" w:rsidRPr="00B47047" w:rsidRDefault="00BB5D2E" w:rsidP="00BB5D2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0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2857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20</w:t>
            </w:r>
          </w:p>
        </w:tc>
      </w:tr>
      <w:tr w:rsidR="00F27FFB" w:rsidRPr="00B47047" w14:paraId="19A74162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E4BD5" w14:textId="5322A7CF" w:rsidR="00BB5D2E" w:rsidRPr="00B47047" w:rsidRDefault="00F51BA9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M</w:t>
            </w:r>
            <w:r w:rsidR="00BB5D2E"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ale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012D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8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F30CC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6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FDD8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9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2283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556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DF39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83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766D3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0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A25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4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1B16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5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FEB0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036200FC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4131C" w14:textId="705681C9" w:rsidR="00BB5D2E" w:rsidRPr="00B47047" w:rsidRDefault="00F51BA9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>
              <w:rPr>
                <w:rFonts w:ascii="Arial" w:eastAsia="Times New Roman" w:hAnsi="Arial" w:cs="Arial"/>
                <w:color w:val="000000"/>
                <w:lang w:val="en-GB" w:eastAsia="de-CH"/>
              </w:rPr>
              <w:t>F</w:t>
            </w:r>
            <w:r w:rsidR="00BB5D2E"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emale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DF01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504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070CE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7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46F7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61AC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3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D19D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4D14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9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E5769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3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C01D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FF69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9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E182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3755899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C8555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Age group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FA26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06FB4" w14:textId="77777777" w:rsidR="00BB5D2E" w:rsidRPr="00B47047" w:rsidRDefault="00BB5D2E" w:rsidP="00B47047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A1572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59414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78B0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&lt;0.001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8E555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2CF35" w14:textId="77777777" w:rsidR="00BB5D2E" w:rsidRPr="00B47047" w:rsidRDefault="00BB5D2E" w:rsidP="00B47047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42295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F918F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FF636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&lt;0.001</w:t>
            </w:r>
          </w:p>
        </w:tc>
      </w:tr>
      <w:tr w:rsidR="00F27FFB" w:rsidRPr="00B47047" w14:paraId="4D98B160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4BD66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-9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2C76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71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869A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4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8E33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3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252E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5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6D8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D35B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7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D836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31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074B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5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ABC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1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FC657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369F7ABA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98B6F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0-13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7202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0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A4C1E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0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6F8B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1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0217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12A8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A25E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03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D2872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4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E3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0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81E4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2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DA3BE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749D31FE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40F15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4-17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3667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91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F4BF5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1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1D69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3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2179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F4F8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9A6F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86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6ED74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4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5CE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9A52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16D5B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657A834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3D9BB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8-21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4A98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81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8B4FF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1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49EB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0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A752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7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C3CF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ACE1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8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1B281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2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9F0C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5F98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3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5D1A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4ADACCAA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CB32C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2-25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2887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55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ACD4C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0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2A4B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12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4EA1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AC1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763C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53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C2522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3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60A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D64D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29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38B11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800397D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A6628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6-29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DE28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1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902C8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19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C780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6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5F91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2B37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AAAB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6FA5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6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BF11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66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E067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B7CD1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2F3EFCB0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A48E7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0-33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B8D3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8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A718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14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50B4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71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E682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56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F67D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F15E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8B369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91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7913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5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F58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9E9E6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E5ECC68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0C781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4-37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251F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0449B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87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4C52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4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C30A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2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3351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84C3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158F7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10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B3E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72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96DC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7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54D9A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472A2A8A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4AC36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8-41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F8C2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17E3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72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55D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4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83D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9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5457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6EF6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7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BF27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1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20FE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2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90C1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20C98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6D184F1B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ECBC5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2-45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C240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3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EE3C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03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43A5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6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E92D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3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4125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0F52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935E1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23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4BD6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8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1CE0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8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A1804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0EADDC00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FB02D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6-49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6817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5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0B6C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87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FB06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6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F3DC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0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252C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ED22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6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0A936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02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8597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81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C930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4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05B5D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6BE5F3A3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D9DFA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≥50 year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5F9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5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98FD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30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064E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82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CC3E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4F6D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DB81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B65F3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5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30C3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99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7A9B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78DC0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4719DD63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09BD7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Country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76909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567B2" w14:textId="77777777" w:rsidR="00BB5D2E" w:rsidRPr="00B47047" w:rsidRDefault="00BB5D2E" w:rsidP="00B47047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7E0F1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D701E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FE65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&lt;0.001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65E2E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7DD5B" w14:textId="77777777" w:rsidR="00BB5D2E" w:rsidRPr="00B47047" w:rsidRDefault="00BB5D2E" w:rsidP="00B47047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3D350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E6315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BC6E4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&lt;0.001</w:t>
            </w:r>
          </w:p>
        </w:tc>
      </w:tr>
      <w:tr w:rsidR="00F27FFB" w:rsidRPr="00B47047" w14:paraId="6628ADA1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F0085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Australia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3DB3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4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C975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7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74C8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39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EF7E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87F3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5C40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D8F5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6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E34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0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FE8E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2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696ED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29BA78E2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9E7C9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Belgium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DE2E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9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5E246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1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6800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9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A7C4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DE98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411E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46B8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03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8FA7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42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D067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3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EB4CA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044BD44B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C4539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Cypru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94B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17CE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4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4263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43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9A59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5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E3B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9281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7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2C614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1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5C60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42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BEA4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0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8059B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2BCADFB0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BF193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Denmark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F745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4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DE7B8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9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F62B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5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A336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25F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68B9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69938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5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0C00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2A4D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20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B2BC4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811B2C0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4227B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France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B7D5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5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5008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0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EC5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6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6B3A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6A11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E317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C7AB9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36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CD28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4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5CEF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02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2144D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34B439EF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555A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Germany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433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42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5C044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6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D36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62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338E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0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B021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CC03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37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7DCB9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9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B62A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6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4520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52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C64CE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1FF42714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4C7C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Israel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5EF8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8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34757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3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4C18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0AC2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0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8839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E3A7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8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68B13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2448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3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C973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4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2B3AF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1BC37973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BF052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Italy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F73A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5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38217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9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2725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1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9401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D371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7E4D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3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30ABC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35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FA71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9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9DA3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18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49CE3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3D952650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E11B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Netherlands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6A8B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6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3618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39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0505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7794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0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4071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19C1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6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E96F7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74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275C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3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DD48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.13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EE21B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69CE7CDA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B9252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Norway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923A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4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9FC5D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2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339E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23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11CA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1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4DBF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FCB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94FCB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0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06C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3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AABB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1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AA5FC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7BFC33A7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89BE6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Poland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1A53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4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B0C16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84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B862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2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7528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BBC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E588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6CBFE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1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CBBC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8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C4F0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54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FBC6B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2892ED01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68542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Serbia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2E48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7028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22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31A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3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21B5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7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F023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4C15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7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9D36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38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054D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3.56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2781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9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603F7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7687B4CA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B03C6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Switzerland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C968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0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86DF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69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FBFA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17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73E1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20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6F71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2004D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4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266BB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05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C0F31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5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F9D0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5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6C672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2D5BBC19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F9E1F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Turkey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1E519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9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EE81E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2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BA07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3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6C4D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AA2B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0C67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B3687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0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7845A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10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4A16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0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FFC37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36E45AB2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BD723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UK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91B3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18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56A4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8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6EFB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2.00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3B5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7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A869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A62B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1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8E250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1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F1E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3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1FDE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9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69DE6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530CCD7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825D8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Diagnostic certainty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0BEBD" w14:textId="77777777" w:rsidR="00BB5D2E" w:rsidRPr="00B47047" w:rsidRDefault="00BB5D2E" w:rsidP="00B234A0">
            <w:pPr>
              <w:spacing w:before="120"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22876" w14:textId="77777777" w:rsidR="00BB5D2E" w:rsidRPr="00B47047" w:rsidRDefault="00BB5D2E" w:rsidP="00B47047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6FB80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B4607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3CED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52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04DC0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3B01D" w14:textId="77777777" w:rsidR="00BB5D2E" w:rsidRPr="00B47047" w:rsidRDefault="00BB5D2E" w:rsidP="00B47047">
            <w:pPr>
              <w:spacing w:before="120"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841EB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5B819" w14:textId="77777777" w:rsidR="00BB5D2E" w:rsidRPr="00B47047" w:rsidRDefault="00BB5D2E" w:rsidP="00B234A0">
            <w:pPr>
              <w:spacing w:before="120"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de-CH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48E38" w14:textId="77777777" w:rsidR="00BB5D2E" w:rsidRPr="00B47047" w:rsidRDefault="00BB5D2E" w:rsidP="00B234A0">
            <w:pPr>
              <w:spacing w:before="120"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0.23</w:t>
            </w:r>
          </w:p>
        </w:tc>
      </w:tr>
      <w:tr w:rsidR="00F27FFB" w:rsidRPr="00B47047" w14:paraId="2F1B0108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F2D6B" w14:textId="63208409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Definite PCD diagnosis</w:t>
            </w:r>
            <w:r w:rsidR="00B234A0" w:rsidRPr="00B47047">
              <w:rPr>
                <w:rFonts w:ascii="Arial" w:hAnsi="Arial" w:cs="Arial"/>
                <w:sz w:val="18"/>
                <w:szCs w:val="18"/>
                <w:lang w:val="en-GB"/>
              </w:rPr>
              <w:t>+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E4F7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11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C64A5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47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FFE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9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F4BC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A419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24DB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60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B35FF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4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3686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87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91F6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0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72A35" w14:textId="77777777" w:rsidR="00BB5D2E" w:rsidRPr="00B47047" w:rsidRDefault="00BB5D2E" w:rsidP="00B234A0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5342761D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6F37" w14:textId="6189234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Probable PCD diagnosis</w:t>
            </w:r>
            <w:r w:rsidR="00B234A0" w:rsidRPr="00B47047">
              <w:rPr>
                <w:rFonts w:ascii="Arial" w:hAnsi="Arial" w:cs="Arial"/>
                <w:sz w:val="14"/>
                <w:szCs w:val="18"/>
                <w:lang w:val="en-GB"/>
              </w:rPr>
              <w:t>#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E6C9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07</w:t>
            </w:r>
          </w:p>
        </w:tc>
        <w:tc>
          <w:tcPr>
            <w:tcW w:w="4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9C8DB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55</w:t>
            </w:r>
          </w:p>
        </w:tc>
        <w:tc>
          <w:tcPr>
            <w:tcW w:w="3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B632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76</w:t>
            </w:r>
          </w:p>
        </w:tc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6E6A5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3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B12DF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FC11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203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E6AAB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4</w:t>
            </w:r>
          </w:p>
        </w:tc>
        <w:tc>
          <w:tcPr>
            <w:tcW w:w="3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ECC28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6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AF08C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7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B18C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27FFB" w:rsidRPr="00B47047" w14:paraId="1B160218" w14:textId="77777777" w:rsidTr="00E710D6">
        <w:trPr>
          <w:trHeight w:val="253"/>
        </w:trPr>
        <w:tc>
          <w:tcPr>
            <w:tcW w:w="12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BA1EFC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Clinical diagnosis only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438B53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7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44F0EE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36</w:t>
            </w:r>
          </w:p>
        </w:tc>
        <w:tc>
          <w:tcPr>
            <w:tcW w:w="33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DBA504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60</w:t>
            </w:r>
          </w:p>
        </w:tc>
        <w:tc>
          <w:tcPr>
            <w:tcW w:w="3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65A07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1.11</w:t>
            </w:r>
          </w:p>
        </w:tc>
        <w:tc>
          <w:tcPr>
            <w:tcW w:w="4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C894A3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 </w:t>
            </w:r>
          </w:p>
        </w:tc>
        <w:tc>
          <w:tcPr>
            <w:tcW w:w="2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FAFFBE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170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31DD4A" w14:textId="77777777" w:rsidR="00BB5D2E" w:rsidRPr="00B47047" w:rsidRDefault="00BB5D2E" w:rsidP="00B4704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67</w:t>
            </w:r>
          </w:p>
        </w:tc>
        <w:tc>
          <w:tcPr>
            <w:tcW w:w="3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031B60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93</w:t>
            </w:r>
          </w:p>
        </w:tc>
        <w:tc>
          <w:tcPr>
            <w:tcW w:w="34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3E1442" w14:textId="77777777" w:rsidR="00BB5D2E" w:rsidRPr="00B47047" w:rsidRDefault="00BB5D2E" w:rsidP="00BB5D2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-0.41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9BEE6A" w14:textId="77777777" w:rsidR="00BB5D2E" w:rsidRPr="00B47047" w:rsidRDefault="00BB5D2E" w:rsidP="00BB5D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B47047">
              <w:rPr>
                <w:rFonts w:ascii="Arial" w:eastAsia="Times New Roman" w:hAnsi="Arial" w:cs="Arial"/>
                <w:color w:val="000000"/>
                <w:lang w:val="en-GB" w:eastAsia="de-CH"/>
              </w:rPr>
              <w:t> </w:t>
            </w:r>
          </w:p>
        </w:tc>
      </w:tr>
    </w:tbl>
    <w:p w14:paraId="2D7F6A63" w14:textId="44FAC997" w:rsidR="00E101B8" w:rsidRDefault="005F66FC" w:rsidP="009204D4">
      <w:pPr>
        <w:spacing w:after="0" w:line="240" w:lineRule="auto"/>
        <w:ind w:right="26"/>
        <w:rPr>
          <w:rFonts w:ascii="Arial" w:hAnsi="Arial" w:cs="Arial"/>
          <w:sz w:val="18"/>
          <w:szCs w:val="18"/>
          <w:lang w:val="en-US"/>
        </w:rPr>
      </w:pPr>
      <w:r w:rsidRPr="005F66FC">
        <w:rPr>
          <w:rFonts w:ascii="Arial" w:hAnsi="Arial" w:cs="Arial"/>
          <w:sz w:val="18"/>
          <w:szCs w:val="18"/>
          <w:lang w:val="en-US"/>
        </w:rPr>
        <w:t>Mean z-scores (95%CI) for each group after adjusting for the remaining characteristics</w:t>
      </w:r>
      <w:r w:rsidR="003C78A4">
        <w:rPr>
          <w:rFonts w:ascii="Arial" w:hAnsi="Arial" w:cs="Arial"/>
          <w:sz w:val="18"/>
          <w:szCs w:val="18"/>
          <w:lang w:val="en-US"/>
        </w:rPr>
        <w:t xml:space="preserve">. </w:t>
      </w:r>
      <w:r w:rsidR="007D77E8" w:rsidRPr="005F66FC">
        <w:rPr>
          <w:rFonts w:ascii="Arial" w:hAnsi="Arial" w:cs="Arial"/>
          <w:sz w:val="18"/>
          <w:szCs w:val="18"/>
          <w:lang w:val="en-US"/>
        </w:rPr>
        <w:t>*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likelihood ratio test p-value indicating </w:t>
      </w:r>
      <w:r w:rsidR="00324CD8">
        <w:rPr>
          <w:rFonts w:ascii="Arial" w:hAnsi="Arial" w:cs="Arial"/>
          <w:sz w:val="18"/>
          <w:szCs w:val="18"/>
          <w:lang w:val="en-US"/>
        </w:rPr>
        <w:t xml:space="preserve">whether </w:t>
      </w:r>
      <w:r w:rsidRPr="005F66FC">
        <w:rPr>
          <w:rFonts w:ascii="Arial" w:hAnsi="Arial" w:cs="Arial"/>
          <w:sz w:val="18"/>
          <w:szCs w:val="18"/>
          <w:lang w:val="en-US"/>
        </w:rPr>
        <w:t>the characteristic explains differences in FEV</w:t>
      </w:r>
      <w:r w:rsidRPr="005F66FC">
        <w:rPr>
          <w:rFonts w:ascii="Arial" w:hAnsi="Arial" w:cs="Arial"/>
          <w:sz w:val="18"/>
          <w:szCs w:val="18"/>
          <w:vertAlign w:val="subscript"/>
          <w:lang w:val="en-US"/>
        </w:rPr>
        <w:t>1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within the study population</w:t>
      </w:r>
      <w:r w:rsidR="003C78A4">
        <w:rPr>
          <w:rFonts w:ascii="Arial" w:hAnsi="Arial" w:cs="Arial"/>
          <w:sz w:val="18"/>
          <w:szCs w:val="18"/>
          <w:lang w:val="en-US"/>
        </w:rPr>
        <w:t xml:space="preserve">. </w:t>
      </w:r>
      <w:r w:rsidRPr="001323B1">
        <w:rPr>
          <w:rFonts w:ascii="Arial" w:hAnsi="Arial" w:cs="Arial"/>
          <w:sz w:val="18"/>
          <w:szCs w:val="18"/>
          <w:vertAlign w:val="superscript"/>
          <w:lang w:val="en-US"/>
        </w:rPr>
        <w:t>+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defined as hallmark PCD electron microscopy findings and/or biallelic gene mutation identified based on the ERS PCD Diagnostics </w:t>
      </w:r>
      <w:r w:rsidR="007D6254">
        <w:rPr>
          <w:rFonts w:ascii="Arial" w:hAnsi="Arial" w:cs="Arial"/>
          <w:sz w:val="18"/>
          <w:szCs w:val="18"/>
          <w:lang w:val="en-US"/>
        </w:rPr>
        <w:t>G</w:t>
      </w:r>
      <w:r w:rsidRPr="005F66FC">
        <w:rPr>
          <w:rFonts w:ascii="Arial" w:hAnsi="Arial" w:cs="Arial"/>
          <w:sz w:val="18"/>
          <w:szCs w:val="18"/>
          <w:lang w:val="en-US"/>
        </w:rPr>
        <w:t>uidelines</w:t>
      </w:r>
      <w:r w:rsidR="00C26DBB">
        <w:rPr>
          <w:rFonts w:ascii="Arial" w:hAnsi="Arial" w:cs="Arial"/>
          <w:sz w:val="18"/>
          <w:szCs w:val="18"/>
          <w:lang w:val="en-US"/>
        </w:rPr>
        <w:t xml:space="preserve"> [25]</w:t>
      </w:r>
      <w:r w:rsidR="003C78A4">
        <w:rPr>
          <w:rFonts w:ascii="Arial" w:hAnsi="Arial" w:cs="Arial"/>
          <w:sz w:val="18"/>
          <w:szCs w:val="18"/>
          <w:lang w:val="en-US"/>
        </w:rPr>
        <w:t xml:space="preserve">. </w:t>
      </w:r>
    </w:p>
    <w:p w14:paraId="1416EF7B" w14:textId="77777777" w:rsidR="00F61D98" w:rsidRDefault="005F66FC" w:rsidP="009204D4">
      <w:pPr>
        <w:spacing w:after="0" w:line="240" w:lineRule="auto"/>
        <w:ind w:right="26"/>
        <w:rPr>
          <w:rFonts w:ascii="Arial" w:hAnsi="Arial" w:cs="Arial"/>
          <w:sz w:val="18"/>
          <w:szCs w:val="18"/>
          <w:lang w:val="en-US"/>
        </w:rPr>
      </w:pPr>
      <w:r w:rsidRPr="001323B1">
        <w:rPr>
          <w:rFonts w:ascii="Arial" w:hAnsi="Arial" w:cs="Arial"/>
          <w:sz w:val="18"/>
          <w:szCs w:val="18"/>
          <w:vertAlign w:val="superscript"/>
          <w:lang w:val="en-US"/>
        </w:rPr>
        <w:t>#</w:t>
      </w:r>
      <w:r w:rsidRPr="005F66FC">
        <w:rPr>
          <w:rFonts w:ascii="Arial" w:hAnsi="Arial" w:cs="Arial"/>
          <w:sz w:val="18"/>
          <w:szCs w:val="18"/>
          <w:lang w:val="en-US"/>
        </w:rPr>
        <w:t xml:space="preserve"> abnormal light or high frequency video microscopy finding and/or low nasal NO value</w:t>
      </w:r>
    </w:p>
    <w:p w14:paraId="1BD44132" w14:textId="77777777" w:rsidR="00F61D98" w:rsidRDefault="00F61D98">
      <w:pPr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sz w:val="18"/>
          <w:szCs w:val="18"/>
          <w:lang w:val="en-US"/>
        </w:rPr>
        <w:br w:type="page"/>
      </w:r>
    </w:p>
    <w:p w14:paraId="30872370" w14:textId="41883F01" w:rsidR="00F61D98" w:rsidRPr="00BB4D9C" w:rsidRDefault="00F61D98" w:rsidP="00F61D98">
      <w:pPr>
        <w:spacing w:after="0"/>
        <w:ind w:right="4"/>
        <w:rPr>
          <w:rFonts w:ascii="Arial" w:hAnsi="Arial" w:cs="Arial"/>
          <w:lang w:val="en-GB"/>
        </w:rPr>
      </w:pPr>
      <w:r w:rsidRPr="00BB4D9C">
        <w:rPr>
          <w:rFonts w:ascii="Arial" w:hAnsi="Arial" w:cs="Arial"/>
          <w:b/>
          <w:lang w:val="en-GB"/>
        </w:rPr>
        <w:lastRenderedPageBreak/>
        <w:t>T</w:t>
      </w:r>
      <w:r>
        <w:rPr>
          <w:rFonts w:ascii="Arial" w:hAnsi="Arial" w:cs="Arial"/>
          <w:b/>
          <w:lang w:val="en-GB"/>
        </w:rPr>
        <w:t>able 3</w:t>
      </w:r>
      <w:r w:rsidRPr="00BB4D9C">
        <w:rPr>
          <w:rFonts w:ascii="Arial" w:hAnsi="Arial" w:cs="Arial"/>
          <w:b/>
          <w:lang w:val="en-GB"/>
        </w:rPr>
        <w:t>.</w:t>
      </w:r>
      <w:r w:rsidRPr="00BB4D9C">
        <w:rPr>
          <w:rFonts w:ascii="Arial" w:hAnsi="Arial" w:cs="Arial"/>
          <w:lang w:val="en-GB"/>
        </w:rPr>
        <w:t xml:space="preserve"> FEV</w:t>
      </w:r>
      <w:r w:rsidRPr="00BB4D9C">
        <w:rPr>
          <w:rFonts w:ascii="Arial" w:hAnsi="Arial" w:cs="Arial"/>
          <w:vertAlign w:val="subscript"/>
          <w:lang w:val="en-GB"/>
        </w:rPr>
        <w:t>1</w:t>
      </w:r>
      <w:r w:rsidRPr="00BB4D9C">
        <w:rPr>
          <w:rFonts w:ascii="Arial" w:hAnsi="Arial" w:cs="Arial"/>
          <w:lang w:val="en-GB"/>
        </w:rPr>
        <w:t xml:space="preserve"> and FVC of PCD patients of the iPCD Cohort with available </w:t>
      </w:r>
      <w:r>
        <w:rPr>
          <w:rFonts w:ascii="Arial" w:hAnsi="Arial" w:cs="Arial"/>
          <w:lang w:val="en-GB"/>
        </w:rPr>
        <w:t xml:space="preserve">ultrastructural defect </w:t>
      </w:r>
      <w:r w:rsidRPr="00BB4D9C">
        <w:rPr>
          <w:rFonts w:ascii="Arial" w:hAnsi="Arial" w:cs="Arial"/>
          <w:lang w:val="en-GB"/>
        </w:rPr>
        <w:t>information compared to GLI 2012 references</w:t>
      </w:r>
    </w:p>
    <w:tbl>
      <w:tblPr>
        <w:tblW w:w="1061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2"/>
        <w:gridCol w:w="617"/>
        <w:gridCol w:w="933"/>
        <w:gridCol w:w="706"/>
        <w:gridCol w:w="708"/>
        <w:gridCol w:w="991"/>
        <w:gridCol w:w="748"/>
        <w:gridCol w:w="947"/>
        <w:gridCol w:w="706"/>
        <w:gridCol w:w="707"/>
        <w:gridCol w:w="997"/>
      </w:tblGrid>
      <w:tr w:rsidR="00F61D98" w:rsidRPr="00BB4D9C" w14:paraId="79055874" w14:textId="77777777" w:rsidTr="00B746D4">
        <w:trPr>
          <w:trHeight w:val="230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74EBD" w14:textId="77777777" w:rsidR="00F61D98" w:rsidRPr="00BB4D9C" w:rsidRDefault="00F61D98" w:rsidP="00B746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6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7456" w14:textId="77777777" w:rsidR="00F61D98" w:rsidRPr="00BB4D9C" w:rsidRDefault="00F61D98" w:rsidP="00B746D4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333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FF29D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FEV1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B560A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</w:p>
        </w:tc>
        <w:tc>
          <w:tcPr>
            <w:tcW w:w="335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091C7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FVC</w:t>
            </w:r>
          </w:p>
        </w:tc>
      </w:tr>
      <w:tr w:rsidR="00F61D98" w:rsidRPr="00BB4D9C" w14:paraId="26F789D3" w14:textId="77777777" w:rsidTr="00B746D4">
        <w:trPr>
          <w:trHeight w:val="23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1F6030" w14:textId="77777777" w:rsidR="00F61D98" w:rsidRPr="00BB4D9C" w:rsidRDefault="00F61D98" w:rsidP="00B746D4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Characteristic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B9E9A2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N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4974F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mean</w:t>
            </w:r>
          </w:p>
          <w:p w14:paraId="2C6D9907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z-score</w:t>
            </w:r>
          </w:p>
        </w:tc>
        <w:tc>
          <w:tcPr>
            <w:tcW w:w="14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946788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95% CI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4728B" w14:textId="77777777" w:rsidR="00F61D98" w:rsidRPr="00BB4D9C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p-value</w:t>
            </w:r>
            <w:r w:rsidRPr="00BB4D9C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¶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B29CC" w14:textId="77777777" w:rsidR="00F61D98" w:rsidRPr="00BB4D9C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N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3F2EC8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mean</w:t>
            </w:r>
          </w:p>
          <w:p w14:paraId="3AF286EC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z-score</w:t>
            </w:r>
          </w:p>
        </w:tc>
        <w:tc>
          <w:tcPr>
            <w:tcW w:w="141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EE487" w14:textId="77777777" w:rsidR="00F61D98" w:rsidRPr="00BB4D9C" w:rsidRDefault="00F61D98" w:rsidP="00B746D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95% CI</w:t>
            </w:r>
          </w:p>
        </w:tc>
        <w:tc>
          <w:tcPr>
            <w:tcW w:w="9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1CBE2" w14:textId="77777777" w:rsidR="00F61D98" w:rsidRPr="00BB4D9C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</w:pPr>
            <w:r w:rsidRPr="00BB4D9C">
              <w:rPr>
                <w:rFonts w:ascii="Arial" w:eastAsia="Times New Roman" w:hAnsi="Arial" w:cs="Arial"/>
                <w:b/>
                <w:bCs/>
                <w:color w:val="000000"/>
                <w:lang w:val="en-GB" w:eastAsia="de-CH"/>
              </w:rPr>
              <w:t>p-value</w:t>
            </w:r>
            <w:r w:rsidRPr="00BB4D9C"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  <w:t>¶</w:t>
            </w:r>
          </w:p>
        </w:tc>
      </w:tr>
      <w:tr w:rsidR="00F61D98" w:rsidRPr="007D33F7" w14:paraId="2F18D8C6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F2CB6" w14:textId="77777777" w:rsidR="00F61D98" w:rsidRPr="007D33F7" w:rsidRDefault="00F61D98" w:rsidP="00B746D4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val="en-GB" w:eastAsia="de-CH"/>
              </w:rPr>
            </w:pPr>
            <w:r w:rsidRPr="007D33F7">
              <w:rPr>
                <w:rFonts w:ascii="Arial" w:eastAsia="Times New Roman" w:hAnsi="Arial" w:cs="Arial"/>
                <w:b/>
                <w:color w:val="000000"/>
                <w:lang w:val="en-GB" w:eastAsia="de-CH"/>
              </w:rPr>
              <w:t>Total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12F96B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bCs/>
                <w:color w:val="000000"/>
              </w:rPr>
              <w:t>68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F7334B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bCs/>
                <w:color w:val="000000"/>
              </w:rPr>
              <w:t>-1.52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77BD24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bCs/>
                <w:color w:val="000000"/>
              </w:rPr>
              <w:t>-1.6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9FFE1A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color w:val="000000"/>
              </w:rPr>
              <w:t>-1.4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E3CDD6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5C72E5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color w:val="000000"/>
              </w:rPr>
              <w:t>6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B08CA4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color w:val="000000"/>
              </w:rPr>
              <w:t>-0.7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10340F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color w:val="000000"/>
              </w:rPr>
              <w:t>-0.9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AA2467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  <w:r w:rsidRPr="007D33F7">
              <w:rPr>
                <w:rFonts w:ascii="Arial" w:hAnsi="Arial" w:cs="Arial"/>
                <w:color w:val="000000"/>
              </w:rPr>
              <w:t>-0.6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34E20" w14:textId="77777777" w:rsidR="00F61D98" w:rsidRPr="007D33F7" w:rsidRDefault="00F61D98" w:rsidP="00B746D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val="en-GB" w:eastAsia="de-CH"/>
              </w:rPr>
            </w:pPr>
          </w:p>
        </w:tc>
      </w:tr>
      <w:tr w:rsidR="00F61D98" w:rsidRPr="007D33F7" w14:paraId="107A9C3F" w14:textId="77777777" w:rsidTr="00B746D4">
        <w:trPr>
          <w:trHeight w:val="23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0F1C7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b/>
                <w:bCs/>
                <w:color w:val="000000"/>
                <w:sz w:val="21"/>
                <w:szCs w:val="21"/>
                <w:lang w:val="en-GB"/>
              </w:rPr>
              <w:t>Sex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854E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F0F0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0F80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17247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DFBF6D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25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BFA7A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F2B4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CF20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5DD43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A2AAAE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52</w:t>
            </w:r>
          </w:p>
        </w:tc>
      </w:tr>
      <w:tr w:rsidR="00F61D98" w:rsidRPr="007D33F7" w14:paraId="510B11CD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8D7DB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Male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0DC48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4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392BF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849B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FF68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9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7149C0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2700C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59B5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3582F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F261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58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3FAD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021F38FC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6BD71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Female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E54F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4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E7B6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B1A31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CAA6C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6D4967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A5F33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FABE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224C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A46D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AD017F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7C1421A9" w14:textId="77777777" w:rsidTr="00B746D4">
        <w:trPr>
          <w:trHeight w:val="23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9D8D8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b/>
                <w:bCs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b/>
                <w:bCs/>
                <w:color w:val="000000"/>
                <w:lang w:val="en-GB"/>
              </w:rPr>
              <w:t>Age group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6079E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31CD4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C4BA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0EDDA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9E194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&lt;0.001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FAE0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506E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6D87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BDD9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0F42D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&lt;0.001</w:t>
            </w:r>
          </w:p>
        </w:tc>
      </w:tr>
      <w:tr w:rsidR="00F61D98" w:rsidRPr="007D33F7" w14:paraId="7185FA05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C3CE4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6-9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8D14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2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A100C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7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A6F14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2689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49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23242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7ECE9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75A2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2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DB77D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5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90765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923FA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3F3B15F9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5879B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10-13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00D7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4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D1650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1C718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3B977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4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2F7BA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7054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81CE8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C0BA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B8930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39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D9A0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11D8E9E2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6CEF7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14-17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FECDF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52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2F8C3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1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1EE0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514D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6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CC8C7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DF6A3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B67E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CBB5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3ADC1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58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19DA50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731B0C32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14D22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18-21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48ED8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6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CA47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CE35F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8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F8D1D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71D24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45C77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0214D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2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E5880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A0D9F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2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70657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0CB24A28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FDD23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22-25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C3750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5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DB4B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A66C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0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06F1F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7E21C5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E2588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6A5A2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1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12603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1FF1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1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A3D86B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5CF057C9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3865F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26-29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D6B9F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7F45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1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5AAB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6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83D52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5E1E2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7805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D2FF9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7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A32A7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16B3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9A7E6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0E5C74F6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4AB77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30-33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12A7D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BE5C2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47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2AEC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78A8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84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6ABB35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A96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1AF93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2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D8241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0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DC0D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0C4914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7431E2D2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FBC0A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34-37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DD87B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0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CB7F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67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1A975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D7E5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9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481E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07905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A5B1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62FC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4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34FF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BE8CF1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63D713DF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79A5C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38-41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498FD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0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21065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37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FC6D5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3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FBEF4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1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88CD5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F86C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4200A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20767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0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C8A1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01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FB7C2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52311978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25044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42-45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E1D0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0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5BF3E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2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8A96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4.2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77AF2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28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876A18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E0F6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A0F56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8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318F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8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112CC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1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EE68A4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340D1FE7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AEBC8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sz w:val="21"/>
                <w:szCs w:val="21"/>
                <w:lang w:val="en-GB"/>
              </w:rPr>
              <w:t>46-49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2433A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DF030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0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852B7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7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260D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2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99FF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6AF01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88A97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0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B478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8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2D59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5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8BE66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4C36C485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DBA61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≥50 year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416C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B57D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3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44C03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9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900A2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E15446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AFBC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A3FB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7A0B7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16CDD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8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3837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F9722F0" w14:textId="77777777" w:rsidTr="00B746D4">
        <w:trPr>
          <w:trHeight w:val="23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DF1F6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b/>
                <w:bCs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b/>
                <w:bCs/>
                <w:color w:val="000000"/>
                <w:lang w:val="en-GB"/>
              </w:rPr>
              <w:t>Country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D86DC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8CF4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58C8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5DACF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0DB2B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&lt;0.001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4C1E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AEDCF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5F856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CED6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C3201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&lt;0.001</w:t>
            </w:r>
          </w:p>
        </w:tc>
      </w:tr>
      <w:tr w:rsidR="00F61D98" w:rsidRPr="007D33F7" w14:paraId="41604F35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40B1B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Australia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CAF45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0B4AF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82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7145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3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E4DD3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8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079857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C2A2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991CB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8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F055F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1E3C9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2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067918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12850E70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B74A7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Belgium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4700A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66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F2277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1F88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7E7C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54630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6750A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8E7D2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63EA2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36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AC1B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4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68ABC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771A73E0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7A4C0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Cypru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C806D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BE6B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02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F98B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6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E22C7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D1EEB0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BE94C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F658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69DF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4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A795C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7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28D25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116414B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C4685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Denmark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8A36C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36D2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3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5FE96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8A0C0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B584F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78F4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0D36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A5E1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6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77C1F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05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8EA02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569C794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3A9AB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France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20F3A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5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FB16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8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643C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3882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A3B79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E8507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64F32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4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1D36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7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8BA6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0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0448CE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15D8444F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A40D8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Germany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3694A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8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0CF7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1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54B09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6B9C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125D2D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8D60E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CC309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6FD8F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E288D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3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A80518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2E26105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15554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Israel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F34E0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6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06676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BA692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8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0217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8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F052C1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A39A7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68C33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15A04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2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B3477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49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A9C7E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3DF65C75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0CF16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Italy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0569C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757D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1086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9C2D9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DA8FD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8AF0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8067F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20DA7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6B38B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12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6AB032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18D4AE0C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5DCBB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Netherlands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1BED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0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1F2F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4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832A3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8B36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11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06CA96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96AC7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23D9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66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2DD0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0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46D87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.24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EC506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1DAD6536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5D229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Norway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FC338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51AA9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09658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2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87BDC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6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87A8A6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5DB4B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EB4E4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26429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4B9E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C84BF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7E6C0F4B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08995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Poland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7ADF1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CE280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8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2CC9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3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EB4B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3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78261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51C26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B599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9830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35BD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37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D7DDFE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0768E3F3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3AF07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Serbia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AE5FE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2223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77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0891F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9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5A59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44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DCC3F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1708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74E4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3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3B69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4.6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097C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11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2C37E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F0C37F5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D84A4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Switzerland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67D9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4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9CE6E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5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538FC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F870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1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B16AA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167C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4705F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D02A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0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1B179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1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580D4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040A3370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B7E0F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Turkey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AFC6F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FB59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12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6288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D0E72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6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3FF1C7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2B01E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51E5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1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9A92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3.3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B03D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2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CE9A82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8D4738A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40ABC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UK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C86D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8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ED1C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3BFE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5C25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2D004E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71B0D7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99EF5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8092A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7292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6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262C8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369B47B2" w14:textId="77777777" w:rsidTr="00B746D4">
        <w:trPr>
          <w:trHeight w:val="23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149A6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b/>
                <w:bCs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b/>
                <w:bCs/>
                <w:color w:val="000000"/>
                <w:lang w:val="en-GB"/>
              </w:rPr>
              <w:t>Ultrastructural defect*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53615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C9053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D9EFF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D6A5A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9EAF60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01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BA9AF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D7CC3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C18BA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8732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07141B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18</w:t>
            </w:r>
          </w:p>
        </w:tc>
      </w:tr>
      <w:tr w:rsidR="00F61D98" w:rsidRPr="007D33F7" w14:paraId="29C023EC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A431D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D33F7">
              <w:rPr>
                <w:rFonts w:ascii="Arial" w:hAnsi="Arial" w:cs="Arial"/>
                <w:color w:val="000000"/>
                <w:lang w:val="en-GB"/>
              </w:rPr>
              <w:t>Non-diagnostic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DAC5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23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1A5D4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19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A33E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270CF4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91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897CC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545EE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CA809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4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B305AF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DB74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44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E1608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3374396B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EE7AE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bookmarkStart w:id="1" w:name="_Hlk513815453"/>
            <w:r>
              <w:rPr>
                <w:rFonts w:ascii="Arial" w:hAnsi="Arial" w:cs="Arial"/>
                <w:color w:val="000000"/>
                <w:lang w:val="en-GB"/>
              </w:rPr>
              <w:t>D</w:t>
            </w:r>
            <w:r w:rsidRPr="007E53D5">
              <w:rPr>
                <w:rFonts w:ascii="Arial" w:hAnsi="Arial" w:cs="Arial"/>
                <w:color w:val="000000"/>
                <w:lang w:val="en-GB"/>
              </w:rPr>
              <w:t>ynein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arm defects</w:t>
            </w:r>
            <w:bookmarkEnd w:id="1"/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7ADAF8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42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2F575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50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6E9D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4D3C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3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2CBBB3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29B66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4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46F78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3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3417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8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3AD1A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57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498BB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7F0ABC96" w14:textId="77777777" w:rsidTr="00B746D4">
        <w:trPr>
          <w:trHeight w:val="230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7E8A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 w:rsidRPr="007E53D5">
              <w:rPr>
                <w:rFonts w:ascii="Arial" w:hAnsi="Arial" w:cs="Arial"/>
                <w:color w:val="000000"/>
                <w:lang w:val="en-GB"/>
              </w:rPr>
              <w:t xml:space="preserve">Microtubular defects </w:t>
            </w:r>
          </w:p>
        </w:tc>
        <w:tc>
          <w:tcPr>
            <w:tcW w:w="6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5C21E3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34</w:t>
            </w:r>
          </w:p>
        </w:tc>
        <w:tc>
          <w:tcPr>
            <w:tcW w:w="9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30F0D8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91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3861E19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20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B3D982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3</w:t>
            </w:r>
          </w:p>
        </w:tc>
        <w:tc>
          <w:tcPr>
            <w:tcW w:w="9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503A9D2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  <w:tc>
          <w:tcPr>
            <w:tcW w:w="7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896D55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134</w:t>
            </w:r>
          </w:p>
        </w:tc>
        <w:tc>
          <w:tcPr>
            <w:tcW w:w="9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D82AAB1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08</w:t>
            </w:r>
          </w:p>
        </w:tc>
        <w:tc>
          <w:tcPr>
            <w:tcW w:w="7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DB2476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37</w:t>
            </w:r>
          </w:p>
        </w:tc>
        <w:tc>
          <w:tcPr>
            <w:tcW w:w="7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A12ACBD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78</w:t>
            </w:r>
          </w:p>
        </w:tc>
        <w:tc>
          <w:tcPr>
            <w:tcW w:w="9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979C1BF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</w:p>
        </w:tc>
      </w:tr>
      <w:tr w:rsidR="00F61D98" w:rsidRPr="007D33F7" w14:paraId="2C947382" w14:textId="77777777" w:rsidTr="00B746D4">
        <w:trPr>
          <w:trHeight w:val="218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F1BE87" w14:textId="77777777" w:rsidR="00F61D98" w:rsidRPr="007D33F7" w:rsidRDefault="00F61D98" w:rsidP="00B746D4">
            <w:pPr>
              <w:spacing w:after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  <w:lang w:val="en-GB"/>
              </w:rPr>
              <w:t>Acilia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A271A95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933A24B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4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CE5DAC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2.6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06113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24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8CED1BB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50C49C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7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9347B3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0.4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7326C40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-1.6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46FC55E" w14:textId="77777777" w:rsidR="00F61D98" w:rsidRPr="007D33F7" w:rsidRDefault="00F61D98" w:rsidP="00B746D4">
            <w:pPr>
              <w:spacing w:after="0"/>
              <w:jc w:val="right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0.85</w:t>
            </w:r>
          </w:p>
        </w:tc>
        <w:tc>
          <w:tcPr>
            <w:tcW w:w="9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F37321" w14:textId="77777777" w:rsidR="00F61D98" w:rsidRPr="007D33F7" w:rsidRDefault="00F61D98" w:rsidP="00B746D4">
            <w:pPr>
              <w:spacing w:after="0"/>
              <w:rPr>
                <w:rFonts w:ascii="Arial" w:hAnsi="Arial" w:cs="Arial"/>
              </w:rPr>
            </w:pPr>
            <w:r w:rsidRPr="007D33F7">
              <w:rPr>
                <w:rFonts w:ascii="Arial" w:hAnsi="Arial" w:cs="Arial"/>
                <w:color w:val="000000"/>
              </w:rPr>
              <w:t> </w:t>
            </w:r>
          </w:p>
        </w:tc>
      </w:tr>
    </w:tbl>
    <w:p w14:paraId="562016BF" w14:textId="77777777" w:rsidR="00F61D98" w:rsidRPr="00BB4D9C" w:rsidRDefault="00F61D98" w:rsidP="00F61D98">
      <w:pPr>
        <w:spacing w:after="0" w:line="240" w:lineRule="auto"/>
        <w:ind w:right="828"/>
        <w:rPr>
          <w:rFonts w:ascii="Arial" w:hAnsi="Arial" w:cs="Arial"/>
          <w:sz w:val="18"/>
          <w:szCs w:val="18"/>
          <w:lang w:val="en-GB"/>
        </w:rPr>
      </w:pPr>
      <w:r w:rsidRPr="00BB4D9C">
        <w:rPr>
          <w:rFonts w:ascii="Arial" w:hAnsi="Arial" w:cs="Arial"/>
          <w:sz w:val="18"/>
          <w:szCs w:val="18"/>
          <w:lang w:val="en-GB"/>
        </w:rPr>
        <w:t>Mean z-scores (95%CI) for each group after adjusting for the remaining characteristics</w:t>
      </w:r>
    </w:p>
    <w:p w14:paraId="28157308" w14:textId="77777777" w:rsidR="00F61D98" w:rsidRPr="00BB4D9C" w:rsidRDefault="00F61D98" w:rsidP="00F61D98">
      <w:pPr>
        <w:spacing w:after="0" w:line="240" w:lineRule="auto"/>
        <w:ind w:right="1395"/>
        <w:rPr>
          <w:rFonts w:ascii="Arial" w:hAnsi="Arial" w:cs="Arial"/>
          <w:sz w:val="18"/>
          <w:szCs w:val="18"/>
          <w:lang w:val="en-GB"/>
        </w:rPr>
      </w:pPr>
      <w:r w:rsidRPr="00BB4D9C">
        <w:rPr>
          <w:rFonts w:ascii="Arial" w:hAnsi="Arial" w:cs="Arial"/>
          <w:sz w:val="18"/>
          <w:szCs w:val="18"/>
          <w:vertAlign w:val="superscript"/>
          <w:lang w:val="en-GB"/>
        </w:rPr>
        <w:t>¶</w:t>
      </w:r>
      <w:r w:rsidRPr="00BB4D9C">
        <w:rPr>
          <w:rFonts w:ascii="Arial" w:hAnsi="Arial" w:cs="Arial"/>
          <w:sz w:val="18"/>
          <w:szCs w:val="18"/>
          <w:lang w:val="en-GB"/>
        </w:rPr>
        <w:t xml:space="preserve"> Likelihood ratio test p-value indicating whether the characteristic explains differences in FEV</w:t>
      </w:r>
      <w:r w:rsidRPr="00BB4D9C">
        <w:rPr>
          <w:rFonts w:ascii="Arial" w:hAnsi="Arial" w:cs="Arial"/>
          <w:sz w:val="18"/>
          <w:szCs w:val="18"/>
          <w:vertAlign w:val="subscript"/>
          <w:lang w:val="en-GB"/>
        </w:rPr>
        <w:t>1</w:t>
      </w:r>
      <w:r w:rsidRPr="00BB4D9C">
        <w:rPr>
          <w:rFonts w:ascii="Arial" w:hAnsi="Arial" w:cs="Arial"/>
          <w:sz w:val="18"/>
          <w:szCs w:val="18"/>
          <w:lang w:val="en-GB"/>
        </w:rPr>
        <w:t xml:space="preserve"> or FVC within the study population</w:t>
      </w:r>
    </w:p>
    <w:p w14:paraId="59EAC4FC" w14:textId="77777777" w:rsidR="00F61D98" w:rsidRPr="00BB4D9C" w:rsidRDefault="00F61D98" w:rsidP="00F61D98">
      <w:pPr>
        <w:tabs>
          <w:tab w:val="left" w:pos="6521"/>
        </w:tabs>
        <w:spacing w:after="0" w:line="240" w:lineRule="auto"/>
        <w:ind w:right="1112"/>
        <w:rPr>
          <w:rFonts w:ascii="Arial" w:hAnsi="Arial" w:cs="Arial"/>
          <w:sz w:val="18"/>
          <w:szCs w:val="18"/>
          <w:lang w:val="en-GB"/>
        </w:rPr>
      </w:pPr>
      <w:r w:rsidRPr="00BB4D9C">
        <w:rPr>
          <w:rFonts w:ascii="Arial" w:hAnsi="Arial" w:cs="Arial"/>
          <w:sz w:val="18"/>
          <w:szCs w:val="18"/>
          <w:vertAlign w:val="superscript"/>
          <w:lang w:val="en-GB"/>
        </w:rPr>
        <w:t>+</w:t>
      </w:r>
      <w:r w:rsidRPr="00BB4D9C">
        <w:rPr>
          <w:rFonts w:ascii="Arial" w:hAnsi="Arial" w:cs="Arial"/>
          <w:sz w:val="18"/>
          <w:szCs w:val="18"/>
          <w:lang w:val="en-GB"/>
        </w:rPr>
        <w:t xml:space="preserve"> Defined as hallmark PCD electron microscopy findings and/or biallelic gene mutation identified based on the ERS PCD Diagnostics Task Force guidelines </w:t>
      </w:r>
      <w:r w:rsidRPr="00BB4D9C">
        <w:rPr>
          <w:rFonts w:ascii="Arial" w:hAnsi="Arial" w:cs="Arial"/>
          <w:sz w:val="18"/>
          <w:szCs w:val="18"/>
          <w:lang w:val="en-GB"/>
        </w:rPr>
        <w:fldChar w:fldCharType="begin">
          <w:fldData xml:space="preserve">PEVuZE5vdGU+PENpdGU+PEF1dGhvcj5MdWNhczwvQXV0aG9yPjxZZWFyPjIwMTc8L1llYXI+PFJl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=
</w:fldData>
        </w:fldChar>
      </w:r>
      <w:r w:rsidRPr="00BB4D9C">
        <w:rPr>
          <w:rFonts w:ascii="Arial" w:hAnsi="Arial" w:cs="Arial"/>
          <w:sz w:val="18"/>
          <w:szCs w:val="18"/>
          <w:lang w:val="en-GB"/>
        </w:rPr>
        <w:instrText xml:space="preserve"> ADDIN EN.CITE </w:instrText>
      </w:r>
      <w:r w:rsidRPr="00BB4D9C">
        <w:rPr>
          <w:rFonts w:ascii="Arial" w:hAnsi="Arial" w:cs="Arial"/>
          <w:sz w:val="18"/>
          <w:szCs w:val="18"/>
          <w:lang w:val="en-GB"/>
        </w:rPr>
        <w:fldChar w:fldCharType="begin">
          <w:fldData xml:space="preserve">PEVuZE5vdGU+PENpdGU+PEF1dGhvcj5MdWNhczwvQXV0aG9yPjxZZWFyPjIwMTc8L1llYXI+PFJl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=
</w:fldData>
        </w:fldChar>
      </w:r>
      <w:r w:rsidRPr="00BB4D9C">
        <w:rPr>
          <w:rFonts w:ascii="Arial" w:hAnsi="Arial" w:cs="Arial"/>
          <w:sz w:val="18"/>
          <w:szCs w:val="18"/>
          <w:lang w:val="en-GB"/>
        </w:rPr>
        <w:instrText xml:space="preserve"> ADDIN EN.CITE.DATA </w:instrText>
      </w:r>
      <w:r w:rsidRPr="00BB4D9C">
        <w:rPr>
          <w:rFonts w:ascii="Arial" w:hAnsi="Arial" w:cs="Arial"/>
          <w:sz w:val="18"/>
          <w:szCs w:val="18"/>
          <w:lang w:val="en-GB"/>
        </w:rPr>
      </w:r>
      <w:r w:rsidRPr="00BB4D9C">
        <w:rPr>
          <w:rFonts w:ascii="Arial" w:hAnsi="Arial" w:cs="Arial"/>
          <w:sz w:val="18"/>
          <w:szCs w:val="18"/>
          <w:lang w:val="en-GB"/>
        </w:rPr>
        <w:fldChar w:fldCharType="end"/>
      </w:r>
      <w:r w:rsidRPr="00BB4D9C">
        <w:rPr>
          <w:rFonts w:ascii="Arial" w:hAnsi="Arial" w:cs="Arial"/>
          <w:sz w:val="18"/>
          <w:szCs w:val="18"/>
          <w:lang w:val="en-GB"/>
        </w:rPr>
      </w:r>
      <w:r w:rsidRPr="00BB4D9C">
        <w:rPr>
          <w:rFonts w:ascii="Arial" w:hAnsi="Arial" w:cs="Arial"/>
          <w:sz w:val="18"/>
          <w:szCs w:val="18"/>
          <w:lang w:val="en-GB"/>
        </w:rPr>
        <w:fldChar w:fldCharType="separate"/>
      </w:r>
      <w:r w:rsidRPr="00BB4D9C">
        <w:rPr>
          <w:rFonts w:ascii="Arial" w:hAnsi="Arial" w:cs="Arial"/>
          <w:noProof/>
          <w:sz w:val="18"/>
          <w:szCs w:val="18"/>
          <w:lang w:val="en-GB"/>
        </w:rPr>
        <w:t>[26]</w:t>
      </w:r>
      <w:r w:rsidRPr="00BB4D9C">
        <w:rPr>
          <w:rFonts w:ascii="Arial" w:hAnsi="Arial" w:cs="Arial"/>
          <w:sz w:val="18"/>
          <w:szCs w:val="18"/>
          <w:lang w:val="en-GB"/>
        </w:rPr>
        <w:fldChar w:fldCharType="end"/>
      </w:r>
    </w:p>
    <w:p w14:paraId="1E93D18A" w14:textId="77777777" w:rsidR="00F61D98" w:rsidRDefault="00F61D98" w:rsidP="00F61D98">
      <w:pPr>
        <w:spacing w:after="0"/>
        <w:rPr>
          <w:rFonts w:ascii="Arial" w:hAnsi="Arial" w:cs="Arial"/>
          <w:sz w:val="18"/>
          <w:szCs w:val="18"/>
          <w:lang w:val="en-GB"/>
        </w:rPr>
      </w:pPr>
      <w:r w:rsidRPr="00BB4D9C">
        <w:rPr>
          <w:rFonts w:ascii="Arial" w:hAnsi="Arial" w:cs="Arial"/>
          <w:sz w:val="18"/>
          <w:szCs w:val="18"/>
          <w:vertAlign w:val="superscript"/>
          <w:lang w:val="en-GB"/>
        </w:rPr>
        <w:t>#</w:t>
      </w:r>
      <w:r w:rsidRPr="00BB4D9C">
        <w:rPr>
          <w:rFonts w:ascii="Arial" w:hAnsi="Arial" w:cs="Arial"/>
          <w:sz w:val="18"/>
          <w:szCs w:val="18"/>
          <w:lang w:val="en-GB"/>
        </w:rPr>
        <w:t xml:space="preserve"> Abnormal light or high frequency video microscopy finding and/or low nasal NO value</w:t>
      </w:r>
    </w:p>
    <w:p w14:paraId="7D1EF958" w14:textId="552C876C" w:rsidR="005F66FC" w:rsidRDefault="00F61D98" w:rsidP="00701712">
      <w:pPr>
        <w:spacing w:after="0"/>
        <w:rPr>
          <w:rFonts w:ascii="Arial" w:hAnsi="Arial" w:cs="Arial"/>
          <w:sz w:val="18"/>
          <w:szCs w:val="18"/>
          <w:lang w:val="en-US"/>
        </w:rPr>
      </w:pPr>
      <w:r w:rsidRPr="00E31C50">
        <w:rPr>
          <w:rFonts w:ascii="Arial" w:hAnsi="Arial" w:cs="Arial"/>
          <w:sz w:val="18"/>
          <w:szCs w:val="18"/>
          <w:lang w:val="en-GB"/>
        </w:rPr>
        <w:t xml:space="preserve">* </w:t>
      </w:r>
      <w:r w:rsidRPr="007E53D5">
        <w:rPr>
          <w:rFonts w:ascii="Arial" w:hAnsi="Arial" w:cs="Arial"/>
          <w:sz w:val="18"/>
          <w:szCs w:val="18"/>
          <w:lang w:val="en-GB"/>
        </w:rPr>
        <w:t>Dynein arm defects</w:t>
      </w:r>
      <w:r>
        <w:rPr>
          <w:rFonts w:ascii="Arial" w:hAnsi="Arial" w:cs="Arial"/>
          <w:sz w:val="18"/>
          <w:szCs w:val="18"/>
          <w:lang w:val="en-GB"/>
        </w:rPr>
        <w:t>: O</w:t>
      </w:r>
      <w:r w:rsidRPr="00E31C50">
        <w:rPr>
          <w:rFonts w:ascii="Arial" w:hAnsi="Arial" w:cs="Arial"/>
          <w:sz w:val="18"/>
          <w:szCs w:val="18"/>
          <w:lang w:val="en-GB"/>
        </w:rPr>
        <w:t>uter</w:t>
      </w:r>
      <w:r>
        <w:rPr>
          <w:rFonts w:ascii="Arial" w:hAnsi="Arial" w:cs="Arial"/>
          <w:sz w:val="18"/>
          <w:szCs w:val="18"/>
          <w:lang w:val="en-GB"/>
        </w:rPr>
        <w:t xml:space="preserve"> and/or inner</w:t>
      </w:r>
      <w:r w:rsidRPr="00E31C50">
        <w:rPr>
          <w:rFonts w:ascii="Arial" w:hAnsi="Arial" w:cs="Arial"/>
          <w:sz w:val="18"/>
          <w:szCs w:val="18"/>
          <w:lang w:val="en-GB"/>
        </w:rPr>
        <w:t xml:space="preserve"> dynein arm</w:t>
      </w:r>
      <w:r>
        <w:rPr>
          <w:rFonts w:ascii="Arial" w:hAnsi="Arial" w:cs="Arial"/>
          <w:sz w:val="18"/>
          <w:szCs w:val="18"/>
          <w:lang w:val="en-GB"/>
        </w:rPr>
        <w:t xml:space="preserve"> defects, </w:t>
      </w:r>
      <w:r w:rsidRPr="007E53D5">
        <w:rPr>
          <w:rFonts w:ascii="Arial" w:hAnsi="Arial" w:cs="Arial"/>
          <w:sz w:val="18"/>
          <w:szCs w:val="18"/>
          <w:lang w:val="en-GB"/>
        </w:rPr>
        <w:t>Microtubular defects</w:t>
      </w:r>
      <w:r>
        <w:rPr>
          <w:rFonts w:ascii="Arial" w:hAnsi="Arial" w:cs="Arial"/>
          <w:sz w:val="18"/>
          <w:szCs w:val="18"/>
          <w:lang w:val="en-GB"/>
        </w:rPr>
        <w:t xml:space="preserve">: </w:t>
      </w:r>
      <w:r w:rsidRPr="007E53D5">
        <w:rPr>
          <w:rFonts w:ascii="Arial" w:hAnsi="Arial" w:cs="Arial"/>
          <w:sz w:val="18"/>
          <w:szCs w:val="18"/>
          <w:lang w:val="en-GB"/>
        </w:rPr>
        <w:t>central pair</w:t>
      </w:r>
      <w:r>
        <w:rPr>
          <w:rFonts w:ascii="Arial" w:hAnsi="Arial" w:cs="Arial"/>
          <w:sz w:val="18"/>
          <w:szCs w:val="18"/>
          <w:lang w:val="en-GB"/>
        </w:rPr>
        <w:t xml:space="preserve">, </w:t>
      </w:r>
      <w:r w:rsidRPr="007E53D5">
        <w:rPr>
          <w:rFonts w:ascii="Arial" w:hAnsi="Arial" w:cs="Arial"/>
          <w:sz w:val="18"/>
          <w:szCs w:val="18"/>
          <w:lang w:val="en-GB"/>
        </w:rPr>
        <w:t>tubulus disorganisation</w:t>
      </w:r>
      <w:r>
        <w:rPr>
          <w:rFonts w:ascii="Arial" w:hAnsi="Arial" w:cs="Arial"/>
          <w:sz w:val="18"/>
          <w:szCs w:val="18"/>
          <w:lang w:val="en-GB"/>
        </w:rPr>
        <w:t xml:space="preserve">, </w:t>
      </w:r>
      <w:r w:rsidRPr="007E53D5">
        <w:rPr>
          <w:rFonts w:ascii="Arial" w:hAnsi="Arial" w:cs="Arial"/>
          <w:sz w:val="18"/>
          <w:szCs w:val="18"/>
          <w:lang w:val="en-GB"/>
        </w:rPr>
        <w:t xml:space="preserve">tubular transposition </w:t>
      </w:r>
      <w:r>
        <w:rPr>
          <w:rFonts w:ascii="Arial" w:hAnsi="Arial" w:cs="Arial"/>
          <w:sz w:val="18"/>
          <w:szCs w:val="18"/>
          <w:lang w:val="en-GB"/>
        </w:rPr>
        <w:t xml:space="preserve">and/or </w:t>
      </w:r>
      <w:r w:rsidRPr="007E53D5">
        <w:rPr>
          <w:rFonts w:ascii="Arial" w:hAnsi="Arial" w:cs="Arial"/>
          <w:sz w:val="18"/>
          <w:szCs w:val="18"/>
          <w:lang w:val="en-GB"/>
        </w:rPr>
        <w:t>nexin link defect</w:t>
      </w:r>
      <w:r>
        <w:rPr>
          <w:rFonts w:ascii="Arial" w:hAnsi="Arial" w:cs="Arial"/>
          <w:sz w:val="18"/>
          <w:szCs w:val="18"/>
          <w:lang w:val="en-GB"/>
        </w:rPr>
        <w:t>.</w:t>
      </w:r>
      <w:r w:rsidR="005F66FC">
        <w:rPr>
          <w:rFonts w:ascii="Arial" w:hAnsi="Arial" w:cs="Arial"/>
          <w:sz w:val="18"/>
          <w:szCs w:val="18"/>
          <w:lang w:val="en-US"/>
        </w:rPr>
        <w:br w:type="page"/>
      </w:r>
    </w:p>
    <w:p w14:paraId="5C0D7321" w14:textId="023317A6" w:rsidR="00A038F5" w:rsidRDefault="001607D7" w:rsidP="00A038F5">
      <w:pPr>
        <w:spacing w:after="0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noProof/>
          <w:sz w:val="18"/>
          <w:szCs w:val="18"/>
          <w:lang w:val="en-GB" w:eastAsia="en-GB"/>
        </w:rPr>
        <w:lastRenderedPageBreak/>
        <w:drawing>
          <wp:inline distT="0" distB="0" distL="0" distR="0" wp14:anchorId="29F398B8" wp14:editId="602E6E40">
            <wp:extent cx="3524250" cy="528637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height age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4250" cy="52863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2FC7AF" w14:textId="77777777" w:rsidR="00EC2B68" w:rsidRDefault="00EC2B68" w:rsidP="00331BDD">
      <w:pPr>
        <w:spacing w:after="0" w:line="252" w:lineRule="auto"/>
        <w:rPr>
          <w:rFonts w:ascii="Arial" w:hAnsi="Arial" w:cs="Arial"/>
          <w:b/>
          <w:lang w:val="en-US"/>
        </w:rPr>
      </w:pPr>
    </w:p>
    <w:p w14:paraId="0B06A45D" w14:textId="17931ADB" w:rsidR="00331BDD" w:rsidRPr="00331BDD" w:rsidRDefault="00A038F5" w:rsidP="00331BDD">
      <w:pPr>
        <w:spacing w:after="0" w:line="252" w:lineRule="auto"/>
        <w:rPr>
          <w:rFonts w:ascii="Arial" w:hAnsi="Arial" w:cs="Arial"/>
          <w:lang w:val="en-US"/>
        </w:rPr>
      </w:pPr>
      <w:r w:rsidRPr="008457D0">
        <w:rPr>
          <w:rFonts w:ascii="Arial" w:hAnsi="Arial" w:cs="Arial"/>
          <w:b/>
          <w:lang w:val="en-US"/>
        </w:rPr>
        <w:t>Fig 1.</w:t>
      </w:r>
      <w:r w:rsidRPr="008457D0">
        <w:rPr>
          <w:rFonts w:ascii="Arial" w:hAnsi="Arial" w:cs="Arial"/>
          <w:lang w:val="en-US"/>
        </w:rPr>
        <w:t xml:space="preserve"> </w:t>
      </w:r>
      <w:r w:rsidR="00F761FC">
        <w:rPr>
          <w:rFonts w:ascii="Arial" w:hAnsi="Arial" w:cs="Arial"/>
          <w:lang w:val="en-US"/>
        </w:rPr>
        <w:t>FEV1 and FVC</w:t>
      </w:r>
      <w:r w:rsidRPr="008457D0">
        <w:rPr>
          <w:rFonts w:ascii="Arial" w:hAnsi="Arial" w:cs="Arial"/>
          <w:lang w:val="en-US"/>
        </w:rPr>
        <w:t xml:space="preserve"> </w:t>
      </w:r>
      <w:r w:rsidR="00331BDD">
        <w:rPr>
          <w:rFonts w:ascii="Arial" w:hAnsi="Arial" w:cs="Arial"/>
          <w:lang w:val="en-US"/>
        </w:rPr>
        <w:t xml:space="preserve">in PCD patients </w:t>
      </w:r>
      <w:r w:rsidRPr="008457D0">
        <w:rPr>
          <w:rFonts w:ascii="Arial" w:hAnsi="Arial" w:cs="Arial"/>
          <w:lang w:val="en-US"/>
        </w:rPr>
        <w:t>by age group</w:t>
      </w:r>
      <w:r w:rsidR="00D8495E" w:rsidRPr="00D8495E">
        <w:rPr>
          <w:rFonts w:ascii="Arial" w:hAnsi="Arial" w:cs="Arial"/>
          <w:lang w:val="en-US"/>
        </w:rPr>
        <w:t xml:space="preserve"> </w:t>
      </w:r>
      <w:r w:rsidR="00D8495E" w:rsidRPr="00612D48">
        <w:rPr>
          <w:rFonts w:ascii="Arial" w:hAnsi="Arial" w:cs="Arial"/>
          <w:lang w:val="en-US"/>
        </w:rPr>
        <w:t>compared to GLI</w:t>
      </w:r>
      <w:r w:rsidR="00EA711D">
        <w:rPr>
          <w:rFonts w:ascii="Arial" w:hAnsi="Arial" w:cs="Arial"/>
          <w:lang w:val="en-US"/>
        </w:rPr>
        <w:t xml:space="preserve"> 2012</w:t>
      </w:r>
      <w:r w:rsidR="00D8495E" w:rsidRPr="00612D48">
        <w:rPr>
          <w:rFonts w:ascii="Arial" w:hAnsi="Arial" w:cs="Arial"/>
          <w:lang w:val="en-US"/>
        </w:rPr>
        <w:t xml:space="preserve"> reference values.</w:t>
      </w:r>
      <w:r w:rsidR="00331BDD">
        <w:rPr>
          <w:rFonts w:ascii="Arial" w:hAnsi="Arial" w:cs="Arial"/>
          <w:lang w:val="en-US"/>
        </w:rPr>
        <w:t xml:space="preserve"> </w:t>
      </w:r>
      <w:r w:rsidR="00F761FC">
        <w:rPr>
          <w:rFonts w:ascii="Arial" w:hAnsi="Arial" w:cs="Arial"/>
          <w:lang w:val="en-US"/>
        </w:rPr>
        <w:t>FEV1 and FVC</w:t>
      </w:r>
      <w:r w:rsidR="00F761FC" w:rsidRPr="008457D0">
        <w:rPr>
          <w:rFonts w:ascii="Arial" w:hAnsi="Arial" w:cs="Arial"/>
          <w:lang w:val="en-US"/>
        </w:rPr>
        <w:t xml:space="preserve"> </w:t>
      </w:r>
      <w:r w:rsidR="00741DF8">
        <w:rPr>
          <w:rFonts w:ascii="Arial" w:hAnsi="Arial" w:cs="Arial"/>
          <w:lang w:val="en-US"/>
        </w:rPr>
        <w:t>are</w:t>
      </w:r>
      <w:r w:rsidR="00331BDD">
        <w:rPr>
          <w:rFonts w:ascii="Arial" w:hAnsi="Arial" w:cs="Arial"/>
          <w:lang w:val="en-US"/>
        </w:rPr>
        <w:t xml:space="preserve"> presented as mean z-score</w:t>
      </w:r>
      <w:r w:rsidR="00331BDD" w:rsidRPr="00331BDD">
        <w:rPr>
          <w:rFonts w:ascii="Arial" w:hAnsi="Arial" w:cs="Arial"/>
          <w:lang w:val="en-US"/>
        </w:rPr>
        <w:t xml:space="preserve"> (95%CI)</w:t>
      </w:r>
      <w:r w:rsidR="00331BDD" w:rsidRPr="00331BDD">
        <w:rPr>
          <w:lang w:val="en-US"/>
        </w:rPr>
        <w:t xml:space="preserve"> </w:t>
      </w:r>
      <w:r w:rsidR="00331BDD" w:rsidRPr="00331BDD">
        <w:rPr>
          <w:rFonts w:ascii="Arial" w:hAnsi="Arial" w:cs="Arial"/>
          <w:lang w:val="en-US"/>
        </w:rPr>
        <w:t>after</w:t>
      </w:r>
      <w:r w:rsidR="001607D7">
        <w:rPr>
          <w:rFonts w:ascii="Arial" w:hAnsi="Arial" w:cs="Arial"/>
          <w:lang w:val="en-US"/>
        </w:rPr>
        <w:t xml:space="preserve"> adjusting for sex, country</w:t>
      </w:r>
      <w:r w:rsidR="007D77E8">
        <w:rPr>
          <w:rFonts w:ascii="Arial" w:hAnsi="Arial" w:cs="Arial"/>
          <w:lang w:val="en-US"/>
        </w:rPr>
        <w:t>,</w:t>
      </w:r>
      <w:r w:rsidR="001607D7">
        <w:rPr>
          <w:rFonts w:ascii="Arial" w:hAnsi="Arial" w:cs="Arial"/>
          <w:lang w:val="en-US"/>
        </w:rPr>
        <w:t xml:space="preserve"> and </w:t>
      </w:r>
      <w:r w:rsidR="00331BDD" w:rsidRPr="00331BDD">
        <w:rPr>
          <w:rFonts w:ascii="Arial" w:hAnsi="Arial" w:cs="Arial"/>
          <w:lang w:val="en-US"/>
        </w:rPr>
        <w:t>level of diagnostic certainty</w:t>
      </w:r>
      <w:r w:rsidR="001607D7">
        <w:rPr>
          <w:rFonts w:ascii="Arial" w:hAnsi="Arial" w:cs="Arial"/>
          <w:lang w:val="en-US"/>
        </w:rPr>
        <w:t>.</w:t>
      </w:r>
      <w:r w:rsidR="001F1469">
        <w:rPr>
          <w:rFonts w:ascii="Arial" w:hAnsi="Arial" w:cs="Arial"/>
          <w:lang w:val="en-US"/>
        </w:rPr>
        <w:t xml:space="preserve"> The dashed line shows the mean</w:t>
      </w:r>
      <w:r w:rsidR="001F1469" w:rsidRPr="001F1469">
        <w:rPr>
          <w:rFonts w:ascii="Arial" w:hAnsi="Arial" w:cs="Arial"/>
          <w:lang w:val="en-US"/>
        </w:rPr>
        <w:t xml:space="preserve"> </w:t>
      </w:r>
      <w:r w:rsidR="001F1469">
        <w:rPr>
          <w:rFonts w:ascii="Arial" w:hAnsi="Arial" w:cs="Arial"/>
          <w:lang w:val="en-US"/>
        </w:rPr>
        <w:t>z-score of the normal population.</w:t>
      </w:r>
    </w:p>
    <w:p w14:paraId="18DC426E" w14:textId="34E38B11" w:rsidR="00F54256" w:rsidRDefault="00F54256">
      <w:pPr>
        <w:rPr>
          <w:lang w:val="en-US"/>
        </w:rPr>
      </w:pPr>
    </w:p>
    <w:p w14:paraId="185AEDDC" w14:textId="7363CCDD" w:rsidR="002D2C8C" w:rsidRDefault="002D2C8C">
      <w:pPr>
        <w:rPr>
          <w:lang w:val="en-US"/>
        </w:rPr>
      </w:pPr>
    </w:p>
    <w:p w14:paraId="56B7201D" w14:textId="4A57CCAE" w:rsidR="002D2C8C" w:rsidRDefault="002D2C8C">
      <w:pPr>
        <w:rPr>
          <w:lang w:val="en-US"/>
        </w:rPr>
      </w:pPr>
    </w:p>
    <w:p w14:paraId="5D08F740" w14:textId="1E84D98B" w:rsidR="001607D7" w:rsidRDefault="000F0780" w:rsidP="002D2C8C">
      <w:pPr>
        <w:spacing w:after="0" w:line="252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noProof/>
          <w:lang w:val="en-GB" w:eastAsia="en-GB"/>
        </w:rPr>
        <w:lastRenderedPageBreak/>
        <w:drawing>
          <wp:inline distT="0" distB="0" distL="0" distR="0" wp14:anchorId="699A5B52" wp14:editId="4866A1C8">
            <wp:extent cx="3733153" cy="5597623"/>
            <wp:effectExtent l="0" t="0" r="1270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ountries 4-panel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3153" cy="5597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F8B2F1" w14:textId="77777777" w:rsidR="00EC2B68" w:rsidRDefault="00EC2B68" w:rsidP="002D2C8C">
      <w:pPr>
        <w:spacing w:after="0" w:line="252" w:lineRule="auto"/>
        <w:rPr>
          <w:rFonts w:ascii="Arial" w:hAnsi="Arial" w:cs="Arial"/>
          <w:b/>
          <w:lang w:val="en-US"/>
        </w:rPr>
      </w:pPr>
    </w:p>
    <w:p w14:paraId="14E1A1D5" w14:textId="10021115" w:rsidR="00B9511A" w:rsidRDefault="00BA2F19" w:rsidP="002D2C8C">
      <w:pPr>
        <w:spacing w:after="0" w:line="252" w:lineRule="auto"/>
        <w:rPr>
          <w:rFonts w:ascii="Arial" w:hAnsi="Arial" w:cs="Arial"/>
          <w:lang w:val="en-US"/>
        </w:rPr>
      </w:pPr>
      <w:r w:rsidRPr="004970D5">
        <w:rPr>
          <w:rFonts w:ascii="Arial" w:hAnsi="Arial" w:cs="Arial"/>
          <w:b/>
          <w:lang w:val="en-US"/>
        </w:rPr>
        <w:t>Fig 2</w:t>
      </w:r>
      <w:r w:rsidR="002D2C8C" w:rsidRPr="004970D5">
        <w:rPr>
          <w:rFonts w:ascii="Arial" w:hAnsi="Arial" w:cs="Arial"/>
          <w:b/>
          <w:lang w:val="en-US"/>
        </w:rPr>
        <w:t>.</w:t>
      </w:r>
      <w:r w:rsidR="002D2C8C" w:rsidRPr="004970D5">
        <w:rPr>
          <w:rFonts w:ascii="Arial" w:hAnsi="Arial" w:cs="Arial"/>
          <w:lang w:val="en-US"/>
        </w:rPr>
        <w:t xml:space="preserve"> </w:t>
      </w:r>
      <w:r w:rsidR="004970D5" w:rsidRPr="004970D5">
        <w:rPr>
          <w:rFonts w:ascii="Arial" w:hAnsi="Arial" w:cs="Arial"/>
          <w:lang w:val="en-US"/>
        </w:rPr>
        <w:t>FEV1</w:t>
      </w:r>
      <w:r w:rsidR="00E520C4" w:rsidRPr="004970D5">
        <w:rPr>
          <w:rFonts w:ascii="Arial" w:hAnsi="Arial" w:cs="Arial"/>
          <w:lang w:val="en-US"/>
        </w:rPr>
        <w:t xml:space="preserve"> and </w:t>
      </w:r>
      <w:r w:rsidR="004970D5" w:rsidRPr="004970D5">
        <w:rPr>
          <w:rFonts w:ascii="Arial" w:hAnsi="Arial" w:cs="Arial"/>
          <w:lang w:val="en-US"/>
        </w:rPr>
        <w:t>FVC</w:t>
      </w:r>
      <w:r w:rsidR="002D2C8C" w:rsidRPr="004970D5">
        <w:rPr>
          <w:rFonts w:ascii="Arial" w:hAnsi="Arial" w:cs="Arial"/>
          <w:lang w:val="en-US"/>
        </w:rPr>
        <w:t xml:space="preserve"> in PCD patients by country</w:t>
      </w:r>
      <w:r w:rsidR="00D8495E" w:rsidRPr="00D8495E">
        <w:rPr>
          <w:rFonts w:ascii="Arial" w:hAnsi="Arial" w:cs="Arial"/>
          <w:lang w:val="en-US"/>
        </w:rPr>
        <w:t xml:space="preserve"> </w:t>
      </w:r>
      <w:r w:rsidR="00D8495E" w:rsidRPr="00612D48">
        <w:rPr>
          <w:rFonts w:ascii="Arial" w:hAnsi="Arial" w:cs="Arial"/>
          <w:lang w:val="en-US"/>
        </w:rPr>
        <w:t>compared to GLI</w:t>
      </w:r>
      <w:r w:rsidR="00EA711D">
        <w:rPr>
          <w:rFonts w:ascii="Arial" w:hAnsi="Arial" w:cs="Arial"/>
          <w:lang w:val="en-US"/>
        </w:rPr>
        <w:t xml:space="preserve"> 2012</w:t>
      </w:r>
      <w:r w:rsidR="00D8495E" w:rsidRPr="00612D48">
        <w:rPr>
          <w:rFonts w:ascii="Arial" w:hAnsi="Arial" w:cs="Arial"/>
          <w:lang w:val="en-US"/>
        </w:rPr>
        <w:t xml:space="preserve"> reference values.</w:t>
      </w:r>
      <w:r w:rsidR="004970D5" w:rsidRPr="004970D5">
        <w:rPr>
          <w:rFonts w:ascii="Arial" w:hAnsi="Arial" w:cs="Arial"/>
          <w:lang w:val="en-US"/>
        </w:rPr>
        <w:t xml:space="preserve"> FEV1</w:t>
      </w:r>
      <w:r w:rsidR="002D2C8C" w:rsidRPr="004970D5">
        <w:rPr>
          <w:rFonts w:ascii="Arial" w:hAnsi="Arial" w:cs="Arial"/>
          <w:lang w:val="en-US"/>
        </w:rPr>
        <w:t xml:space="preserve"> </w:t>
      </w:r>
      <w:r w:rsidR="00E520C4" w:rsidRPr="004970D5">
        <w:rPr>
          <w:rFonts w:ascii="Arial" w:hAnsi="Arial" w:cs="Arial"/>
          <w:lang w:val="en-US"/>
        </w:rPr>
        <w:t xml:space="preserve">and </w:t>
      </w:r>
      <w:r w:rsidR="004970D5" w:rsidRPr="004970D5">
        <w:rPr>
          <w:rFonts w:ascii="Arial" w:hAnsi="Arial" w:cs="Arial"/>
          <w:lang w:val="en-US"/>
        </w:rPr>
        <w:t>FVC</w:t>
      </w:r>
      <w:r w:rsidR="00E520C4" w:rsidRPr="004970D5">
        <w:rPr>
          <w:rFonts w:ascii="Arial" w:hAnsi="Arial" w:cs="Arial"/>
          <w:lang w:val="en-US"/>
        </w:rPr>
        <w:t xml:space="preserve"> are</w:t>
      </w:r>
      <w:r w:rsidR="002D2C8C" w:rsidRPr="004970D5">
        <w:rPr>
          <w:rFonts w:ascii="Arial" w:hAnsi="Arial" w:cs="Arial"/>
          <w:lang w:val="en-US"/>
        </w:rPr>
        <w:t xml:space="preserve"> presented as mean z-score (95%CI) after adjusting for sex, age group</w:t>
      </w:r>
      <w:r w:rsidR="007D77E8">
        <w:rPr>
          <w:rFonts w:ascii="Arial" w:hAnsi="Arial" w:cs="Arial"/>
          <w:lang w:val="en-US"/>
        </w:rPr>
        <w:t>,</w:t>
      </w:r>
      <w:r w:rsidR="001607D7" w:rsidRPr="004970D5">
        <w:rPr>
          <w:rFonts w:ascii="Arial" w:hAnsi="Arial" w:cs="Arial"/>
          <w:lang w:val="en-US"/>
        </w:rPr>
        <w:t xml:space="preserve"> and level of diagnostic certainty.</w:t>
      </w:r>
      <w:r w:rsidR="001F1469">
        <w:rPr>
          <w:rFonts w:ascii="Arial" w:hAnsi="Arial" w:cs="Arial"/>
          <w:lang w:val="en-US"/>
        </w:rPr>
        <w:t xml:space="preserve"> The dashed line shows the mean z-score of the normal population.</w:t>
      </w:r>
    </w:p>
    <w:p w14:paraId="26EBF376" w14:textId="77777777" w:rsidR="002D2C8C" w:rsidRPr="004970D5" w:rsidRDefault="002D2C8C" w:rsidP="002D2C8C">
      <w:pPr>
        <w:spacing w:after="0" w:line="252" w:lineRule="auto"/>
        <w:rPr>
          <w:rFonts w:ascii="Arial" w:hAnsi="Arial" w:cs="Arial"/>
          <w:lang w:val="en-US"/>
        </w:rPr>
      </w:pPr>
    </w:p>
    <w:p w14:paraId="5AD301CA" w14:textId="3554D44A" w:rsidR="00AA6BB4" w:rsidRDefault="00AA6BB4" w:rsidP="00AA6BB4">
      <w:pPr>
        <w:spacing w:after="0"/>
        <w:rPr>
          <w:rFonts w:ascii="Arial" w:hAnsi="Arial" w:cs="Arial"/>
          <w:sz w:val="18"/>
          <w:szCs w:val="18"/>
          <w:lang w:val="en-US"/>
        </w:rPr>
      </w:pPr>
    </w:p>
    <w:p w14:paraId="728DD924" w14:textId="77777777" w:rsidR="00B9511A" w:rsidRDefault="00B9511A" w:rsidP="00C5660D">
      <w:pPr>
        <w:spacing w:after="0" w:line="252" w:lineRule="auto"/>
        <w:rPr>
          <w:rFonts w:ascii="Arial" w:hAnsi="Arial" w:cs="Arial"/>
          <w:b/>
          <w:highlight w:val="yellow"/>
          <w:lang w:val="en-US"/>
        </w:rPr>
        <w:sectPr w:rsidR="00B9511A" w:rsidSect="00701712">
          <w:pgSz w:w="12240" w:h="15840"/>
          <w:pgMar w:top="993" w:right="1440" w:bottom="1440" w:left="851" w:header="720" w:footer="720" w:gutter="0"/>
          <w:cols w:space="720"/>
          <w:docGrid w:linePitch="360"/>
        </w:sectPr>
      </w:pPr>
    </w:p>
    <w:p w14:paraId="3E156630" w14:textId="7E241633" w:rsidR="00BF3FC4" w:rsidRPr="00264CA9" w:rsidRDefault="00906C5F" w:rsidP="00C5660D">
      <w:pPr>
        <w:spacing w:after="0" w:line="252" w:lineRule="auto"/>
        <w:rPr>
          <w:rFonts w:ascii="Arial" w:hAnsi="Arial" w:cs="Arial"/>
          <w:b/>
          <w:highlight w:val="yellow"/>
          <w:lang w:val="en-US"/>
        </w:rPr>
      </w:pPr>
      <w:r w:rsidRPr="00906C5F">
        <w:rPr>
          <w:rFonts w:ascii="Arial" w:hAnsi="Arial" w:cs="Arial"/>
          <w:b/>
          <w:noProof/>
          <w:lang w:val="en-GB" w:eastAsia="en-GB"/>
        </w:rPr>
        <w:lastRenderedPageBreak/>
        <w:drawing>
          <wp:inline distT="0" distB="0" distL="0" distR="0" wp14:anchorId="1720A40A" wp14:editId="3237080B">
            <wp:extent cx="6686550" cy="562224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O:\Projects\PCD\Lufu_Crosssectional\Drafts\Tables_Figures\20170606_together_lines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07064" cy="56394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7EB0F" w14:textId="43B92E17" w:rsidR="00B9511A" w:rsidRDefault="00AA6BB4" w:rsidP="00C5660D">
      <w:pPr>
        <w:spacing w:after="0" w:line="252" w:lineRule="auto"/>
        <w:rPr>
          <w:rFonts w:ascii="Arial" w:hAnsi="Arial" w:cs="Arial"/>
          <w:highlight w:val="yellow"/>
          <w:lang w:val="en-US"/>
        </w:rPr>
      </w:pPr>
      <w:r w:rsidRPr="00612D48">
        <w:rPr>
          <w:rFonts w:ascii="Arial" w:hAnsi="Arial" w:cs="Arial"/>
          <w:b/>
          <w:lang w:val="en-US"/>
        </w:rPr>
        <w:t xml:space="preserve">Fig </w:t>
      </w:r>
      <w:r w:rsidR="00BA2F19" w:rsidRPr="00612D48">
        <w:rPr>
          <w:rFonts w:ascii="Arial" w:hAnsi="Arial" w:cs="Arial"/>
          <w:b/>
          <w:lang w:val="en-US"/>
        </w:rPr>
        <w:t>3</w:t>
      </w:r>
      <w:r w:rsidRPr="00612D48">
        <w:rPr>
          <w:rFonts w:ascii="Arial" w:hAnsi="Arial" w:cs="Arial"/>
          <w:b/>
          <w:lang w:val="en-US"/>
        </w:rPr>
        <w:t>.</w:t>
      </w:r>
      <w:r w:rsidRPr="00612D48">
        <w:rPr>
          <w:rFonts w:ascii="Arial" w:hAnsi="Arial" w:cs="Arial"/>
          <w:lang w:val="en-US"/>
        </w:rPr>
        <w:t xml:space="preserve"> </w:t>
      </w:r>
      <w:r w:rsidR="00612D48" w:rsidRPr="00612D48">
        <w:rPr>
          <w:rFonts w:ascii="Arial" w:hAnsi="Arial" w:cs="Arial"/>
          <w:lang w:val="en-US"/>
        </w:rPr>
        <w:t xml:space="preserve">FEV1 and </w:t>
      </w:r>
      <w:r w:rsidR="00612D48" w:rsidRPr="00270E56">
        <w:rPr>
          <w:rFonts w:ascii="Arial" w:hAnsi="Arial" w:cs="Arial"/>
          <w:lang w:val="en-US"/>
        </w:rPr>
        <w:t>FVC</w:t>
      </w:r>
      <w:r w:rsidRPr="00612D48">
        <w:rPr>
          <w:rFonts w:ascii="Arial" w:hAnsi="Arial" w:cs="Arial"/>
          <w:lang w:val="en-US"/>
        </w:rPr>
        <w:t xml:space="preserve"> in PCD patients</w:t>
      </w:r>
      <w:r w:rsidR="00AB094D" w:rsidRPr="00612D48">
        <w:rPr>
          <w:rFonts w:ascii="Arial" w:hAnsi="Arial" w:cs="Arial"/>
          <w:lang w:val="en-US"/>
        </w:rPr>
        <w:t xml:space="preserve"> by </w:t>
      </w:r>
      <w:r w:rsidR="00612D48" w:rsidRPr="00612D48">
        <w:rPr>
          <w:rFonts w:ascii="Arial" w:hAnsi="Arial" w:cs="Arial"/>
          <w:lang w:val="en-US"/>
        </w:rPr>
        <w:t>sex, situs anomalies</w:t>
      </w:r>
      <w:r w:rsidR="007D77E8">
        <w:rPr>
          <w:rFonts w:ascii="Arial" w:hAnsi="Arial" w:cs="Arial"/>
          <w:lang w:val="en-US"/>
        </w:rPr>
        <w:t>,</w:t>
      </w:r>
      <w:r w:rsidR="00906C5F">
        <w:rPr>
          <w:rFonts w:ascii="Arial" w:hAnsi="Arial" w:cs="Arial"/>
          <w:lang w:val="en-US"/>
        </w:rPr>
        <w:t xml:space="preserve"> and</w:t>
      </w:r>
      <w:r w:rsidR="00612D48" w:rsidRPr="00612D48">
        <w:rPr>
          <w:rFonts w:ascii="Arial" w:hAnsi="Arial" w:cs="Arial"/>
          <w:lang w:val="en-US"/>
        </w:rPr>
        <w:t xml:space="preserve"> </w:t>
      </w:r>
      <w:r w:rsidR="00830CA9">
        <w:rPr>
          <w:rFonts w:ascii="Arial" w:hAnsi="Arial" w:cs="Arial"/>
          <w:lang w:val="en-US"/>
        </w:rPr>
        <w:t>BMI</w:t>
      </w:r>
      <w:r w:rsidR="00270E56">
        <w:rPr>
          <w:rFonts w:ascii="Arial" w:hAnsi="Arial" w:cs="Arial"/>
          <w:lang w:val="en-US"/>
        </w:rPr>
        <w:t xml:space="preserve"> </w:t>
      </w:r>
      <w:r w:rsidR="00612D48" w:rsidRPr="00612D48">
        <w:rPr>
          <w:rFonts w:ascii="Arial" w:hAnsi="Arial" w:cs="Arial"/>
          <w:lang w:val="en-US"/>
        </w:rPr>
        <w:t xml:space="preserve">compared to GLI </w:t>
      </w:r>
      <w:r w:rsidR="00EA711D">
        <w:rPr>
          <w:rFonts w:ascii="Arial" w:hAnsi="Arial" w:cs="Arial"/>
          <w:lang w:val="en-US"/>
        </w:rPr>
        <w:t xml:space="preserve">2012 </w:t>
      </w:r>
      <w:r w:rsidR="00612D48" w:rsidRPr="00612D48">
        <w:rPr>
          <w:rFonts w:ascii="Arial" w:hAnsi="Arial" w:cs="Arial"/>
          <w:lang w:val="en-US"/>
        </w:rPr>
        <w:t>reference values.</w:t>
      </w:r>
      <w:r w:rsidR="00906C5F">
        <w:rPr>
          <w:rFonts w:ascii="Arial" w:hAnsi="Arial" w:cs="Arial"/>
          <w:lang w:val="en-US"/>
        </w:rPr>
        <w:t xml:space="preserve"> </w:t>
      </w:r>
      <w:r w:rsidR="00612D48" w:rsidRPr="00612D48">
        <w:rPr>
          <w:rFonts w:ascii="Arial" w:hAnsi="Arial" w:cs="Arial"/>
          <w:lang w:val="en-US"/>
        </w:rPr>
        <w:t>FEV1 and FVC are</w:t>
      </w:r>
      <w:r w:rsidRPr="00612D48">
        <w:rPr>
          <w:rFonts w:ascii="Arial" w:hAnsi="Arial" w:cs="Arial"/>
          <w:lang w:val="en-US"/>
        </w:rPr>
        <w:t xml:space="preserve"> presented as mean z-score (95%CI) af</w:t>
      </w:r>
      <w:r w:rsidR="001607D7" w:rsidRPr="00612D48">
        <w:rPr>
          <w:rFonts w:ascii="Arial" w:hAnsi="Arial" w:cs="Arial"/>
          <w:lang w:val="en-US"/>
        </w:rPr>
        <w:t xml:space="preserve">ter adjusting for </w:t>
      </w:r>
      <w:r w:rsidR="00612D48" w:rsidRPr="00612D48">
        <w:rPr>
          <w:rFonts w:ascii="Arial" w:hAnsi="Arial" w:cs="Arial"/>
          <w:lang w:val="en-US"/>
        </w:rPr>
        <w:t>age</w:t>
      </w:r>
      <w:r w:rsidR="001607D7" w:rsidRPr="00612D48">
        <w:rPr>
          <w:rFonts w:ascii="Arial" w:hAnsi="Arial" w:cs="Arial"/>
          <w:lang w:val="en-US"/>
        </w:rPr>
        <w:t>, country</w:t>
      </w:r>
      <w:r w:rsidR="007D77E8">
        <w:rPr>
          <w:rFonts w:ascii="Arial" w:hAnsi="Arial" w:cs="Arial"/>
          <w:lang w:val="en-US"/>
        </w:rPr>
        <w:t>,</w:t>
      </w:r>
      <w:r w:rsidR="001607D7" w:rsidRPr="00612D48">
        <w:rPr>
          <w:rFonts w:ascii="Arial" w:hAnsi="Arial" w:cs="Arial"/>
          <w:lang w:val="en-US"/>
        </w:rPr>
        <w:t xml:space="preserve"> and </w:t>
      </w:r>
      <w:r w:rsidRPr="00612D48">
        <w:rPr>
          <w:rFonts w:ascii="Arial" w:hAnsi="Arial" w:cs="Arial"/>
          <w:lang w:val="en-US"/>
        </w:rPr>
        <w:t xml:space="preserve">level of diagnostic </w:t>
      </w:r>
      <w:r w:rsidRPr="00173366">
        <w:rPr>
          <w:rFonts w:ascii="Arial" w:hAnsi="Arial" w:cs="Arial"/>
          <w:lang w:val="en-US"/>
        </w:rPr>
        <w:t>certainty</w:t>
      </w:r>
      <w:r w:rsidR="00B9511A" w:rsidRPr="00173366">
        <w:rPr>
          <w:rFonts w:ascii="Arial" w:hAnsi="Arial" w:cs="Arial"/>
          <w:lang w:val="en-US"/>
        </w:rPr>
        <w:t>.</w:t>
      </w:r>
      <w:r w:rsidR="001F1469" w:rsidRPr="001F1469">
        <w:rPr>
          <w:rFonts w:ascii="Arial" w:hAnsi="Arial" w:cs="Arial"/>
          <w:lang w:val="en-US"/>
        </w:rPr>
        <w:t xml:space="preserve"> </w:t>
      </w:r>
      <w:r w:rsidR="001F1469">
        <w:rPr>
          <w:rFonts w:ascii="Arial" w:hAnsi="Arial" w:cs="Arial"/>
          <w:lang w:val="en-US"/>
        </w:rPr>
        <w:t>The dashed line shows the mean z-score of the normal population.</w:t>
      </w:r>
    </w:p>
    <w:p w14:paraId="4B70E03C" w14:textId="67C3C914" w:rsidR="00B9511A" w:rsidRDefault="00B9511A" w:rsidP="00C5660D">
      <w:pPr>
        <w:spacing w:after="0" w:line="252" w:lineRule="auto"/>
        <w:rPr>
          <w:rFonts w:ascii="Arial" w:hAnsi="Arial" w:cs="Arial"/>
          <w:highlight w:val="yellow"/>
          <w:lang w:val="en-US"/>
        </w:rPr>
        <w:sectPr w:rsidR="00B9511A" w:rsidSect="00B0045F">
          <w:pgSz w:w="15840" w:h="12240" w:orient="landscape"/>
          <w:pgMar w:top="1135" w:right="1440" w:bottom="1440" w:left="1440" w:header="720" w:footer="720" w:gutter="0"/>
          <w:cols w:space="720"/>
          <w:docGrid w:linePitch="360"/>
        </w:sectPr>
      </w:pPr>
    </w:p>
    <w:p w14:paraId="025A561D" w14:textId="11BBF469" w:rsidR="00906C5F" w:rsidRDefault="00906C5F">
      <w:pPr>
        <w:rPr>
          <w:rFonts w:ascii="Arial" w:hAnsi="Arial" w:cs="Arial"/>
          <w:b/>
          <w:lang w:val="en-US"/>
        </w:rPr>
      </w:pPr>
    </w:p>
    <w:p w14:paraId="48F570B1" w14:textId="77777777" w:rsidR="001048B4" w:rsidRDefault="001048B4" w:rsidP="001048B4">
      <w:pPr>
        <w:spacing w:after="0" w:line="252" w:lineRule="auto"/>
        <w:rPr>
          <w:rFonts w:ascii="Arial" w:hAnsi="Arial" w:cs="Arial"/>
          <w:b/>
          <w:lang w:val="en-US"/>
        </w:rPr>
      </w:pPr>
    </w:p>
    <w:p w14:paraId="3A1250C8" w14:textId="77777777" w:rsidR="00E520C4" w:rsidRPr="00410F3E" w:rsidRDefault="00E520C4" w:rsidP="00E520C4">
      <w:pPr>
        <w:spacing w:after="0" w:line="252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GB" w:eastAsia="en-GB"/>
        </w:rPr>
        <w:drawing>
          <wp:inline distT="0" distB="0" distL="0" distR="0" wp14:anchorId="4346C7C7" wp14:editId="5847C1C1">
            <wp:extent cx="3554095" cy="5329136"/>
            <wp:effectExtent l="0" t="0" r="8255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0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4095" cy="53291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B1ED22" w14:textId="77777777" w:rsidR="00E520C4" w:rsidRDefault="00E520C4" w:rsidP="00E520C4">
      <w:pPr>
        <w:spacing w:after="0" w:line="252" w:lineRule="auto"/>
        <w:rPr>
          <w:rFonts w:ascii="Arial" w:hAnsi="Arial" w:cs="Arial"/>
          <w:b/>
          <w:lang w:val="en-US"/>
        </w:rPr>
      </w:pPr>
    </w:p>
    <w:p w14:paraId="77FD4498" w14:textId="65D6ACDA" w:rsidR="00F910B4" w:rsidRDefault="00DA7EFE" w:rsidP="00B10C06">
      <w:pPr>
        <w:spacing w:after="0" w:line="252" w:lineRule="auto"/>
        <w:rPr>
          <w:rFonts w:ascii="Arial" w:hAnsi="Arial" w:cs="Arial"/>
          <w:lang w:val="en-US"/>
        </w:rPr>
      </w:pPr>
      <w:r>
        <w:rPr>
          <w:rFonts w:ascii="Arial" w:hAnsi="Arial" w:cs="Arial"/>
          <w:b/>
          <w:lang w:val="en-US"/>
        </w:rPr>
        <w:t>Fig 4</w:t>
      </w:r>
      <w:r w:rsidR="00E520C4" w:rsidRPr="00CC0A46">
        <w:rPr>
          <w:rFonts w:ascii="Arial" w:hAnsi="Arial" w:cs="Arial"/>
          <w:b/>
          <w:lang w:val="en-US"/>
        </w:rPr>
        <w:t>.</w:t>
      </w:r>
      <w:r w:rsidR="00E520C4" w:rsidRPr="00B10C06">
        <w:rPr>
          <w:rFonts w:ascii="Arial" w:hAnsi="Arial" w:cs="Arial"/>
          <w:b/>
          <w:lang w:val="en-US"/>
        </w:rPr>
        <w:t xml:space="preserve"> </w:t>
      </w:r>
      <w:r w:rsidR="00E520C4" w:rsidRPr="00B10C06">
        <w:rPr>
          <w:rFonts w:ascii="Arial" w:hAnsi="Arial" w:cs="Arial"/>
          <w:lang w:val="en-US"/>
        </w:rPr>
        <w:t>Association</w:t>
      </w:r>
      <w:r w:rsidR="00E520C4" w:rsidRPr="00B10C06">
        <w:rPr>
          <w:rFonts w:ascii="Arial" w:hAnsi="Arial" w:cs="Arial"/>
          <w:b/>
          <w:lang w:val="en-US"/>
        </w:rPr>
        <w:t xml:space="preserve"> </w:t>
      </w:r>
      <w:r w:rsidR="00E520C4" w:rsidRPr="00B10C06">
        <w:rPr>
          <w:rFonts w:ascii="Arial" w:hAnsi="Arial" w:cs="Arial"/>
          <w:lang w:val="en-US"/>
        </w:rPr>
        <w:t xml:space="preserve">of </w:t>
      </w:r>
      <w:r w:rsidR="00B10C06" w:rsidRPr="00B10C06">
        <w:rPr>
          <w:rFonts w:ascii="Arial" w:hAnsi="Arial" w:cs="Arial"/>
          <w:lang w:val="en-US"/>
        </w:rPr>
        <w:t>FEV1</w:t>
      </w:r>
      <w:r w:rsidR="00E520C4" w:rsidRPr="00B10C06">
        <w:rPr>
          <w:rFonts w:ascii="Arial" w:hAnsi="Arial" w:cs="Arial"/>
          <w:lang w:val="en-US"/>
        </w:rPr>
        <w:t xml:space="preserve"> and </w:t>
      </w:r>
      <w:r w:rsidR="00B10C06" w:rsidRPr="00B10C06">
        <w:rPr>
          <w:rFonts w:ascii="Arial" w:hAnsi="Arial" w:cs="Arial"/>
          <w:lang w:val="en-US"/>
        </w:rPr>
        <w:t xml:space="preserve">FVC of </w:t>
      </w:r>
      <w:r w:rsidR="00E520C4" w:rsidRPr="00B10C06">
        <w:rPr>
          <w:rFonts w:ascii="Arial" w:hAnsi="Arial" w:cs="Arial"/>
          <w:lang w:val="en-US"/>
        </w:rPr>
        <w:t>PCD patients</w:t>
      </w:r>
      <w:r w:rsidR="00B10C06" w:rsidRPr="00B10C06">
        <w:rPr>
          <w:rFonts w:ascii="Arial" w:hAnsi="Arial" w:cs="Arial"/>
          <w:lang w:val="en-US"/>
        </w:rPr>
        <w:t xml:space="preserve"> with CF patients.</w:t>
      </w:r>
      <w:r w:rsidR="00495199">
        <w:rPr>
          <w:rFonts w:ascii="Arial" w:hAnsi="Arial" w:cs="Arial"/>
          <w:lang w:val="en-US"/>
        </w:rPr>
        <w:t xml:space="preserve"> </w:t>
      </w:r>
      <w:r w:rsidR="00B10C06" w:rsidRPr="00B10C06">
        <w:rPr>
          <w:rFonts w:ascii="Arial" w:hAnsi="Arial" w:cs="Arial"/>
          <w:lang w:val="en-US"/>
        </w:rPr>
        <w:t xml:space="preserve">FEV1 </w:t>
      </w:r>
      <w:r w:rsidR="00E520C4" w:rsidRPr="00B10C06">
        <w:rPr>
          <w:rFonts w:ascii="Arial" w:hAnsi="Arial" w:cs="Arial"/>
          <w:lang w:val="en-US"/>
        </w:rPr>
        <w:t xml:space="preserve">and </w:t>
      </w:r>
      <w:r w:rsidR="00B10C06" w:rsidRPr="00B10C06">
        <w:rPr>
          <w:rFonts w:ascii="Arial" w:hAnsi="Arial" w:cs="Arial"/>
          <w:lang w:val="en-US"/>
        </w:rPr>
        <w:t xml:space="preserve">FVC </w:t>
      </w:r>
      <w:r w:rsidR="00E520C4" w:rsidRPr="00B10C06">
        <w:rPr>
          <w:rFonts w:ascii="Arial" w:hAnsi="Arial" w:cs="Arial"/>
          <w:lang w:val="en-US"/>
        </w:rPr>
        <w:t>are presented as</w:t>
      </w:r>
      <w:r w:rsidR="00F45468">
        <w:rPr>
          <w:rFonts w:ascii="Arial" w:hAnsi="Arial" w:cs="Arial"/>
          <w:lang w:val="en-US"/>
        </w:rPr>
        <w:t xml:space="preserve"> </w:t>
      </w:r>
      <w:r w:rsidR="00F45468" w:rsidRPr="00612D48">
        <w:rPr>
          <w:rFonts w:ascii="Arial" w:hAnsi="Arial" w:cs="Arial"/>
          <w:lang w:val="en-US"/>
        </w:rPr>
        <w:t>mean</w:t>
      </w:r>
      <w:r w:rsidR="00E520C4" w:rsidRPr="00B10C06">
        <w:rPr>
          <w:rFonts w:ascii="Arial" w:hAnsi="Arial" w:cs="Arial"/>
          <w:lang w:val="en-US"/>
        </w:rPr>
        <w:t xml:space="preserve"> </w:t>
      </w:r>
      <w:r w:rsidR="00B10C06" w:rsidRPr="00B10C06">
        <w:rPr>
          <w:rFonts w:ascii="Arial" w:hAnsi="Arial" w:cs="Arial"/>
          <w:lang w:val="en-US"/>
        </w:rPr>
        <w:t>%predicted</w:t>
      </w:r>
      <w:r w:rsidR="00F45468">
        <w:rPr>
          <w:rFonts w:ascii="Arial" w:hAnsi="Arial" w:cs="Arial"/>
          <w:lang w:val="en-US"/>
        </w:rPr>
        <w:t xml:space="preserve"> </w:t>
      </w:r>
      <w:r w:rsidR="00F45468" w:rsidRPr="00612D48">
        <w:rPr>
          <w:rFonts w:ascii="Arial" w:hAnsi="Arial" w:cs="Arial"/>
          <w:lang w:val="en-US"/>
        </w:rPr>
        <w:t>(95%</w:t>
      </w:r>
      <w:r w:rsidR="00FD0654">
        <w:rPr>
          <w:rFonts w:ascii="Arial" w:hAnsi="Arial" w:cs="Arial"/>
          <w:lang w:val="en-US"/>
        </w:rPr>
        <w:t xml:space="preserve"> </w:t>
      </w:r>
      <w:r w:rsidR="00F45468" w:rsidRPr="00612D48">
        <w:rPr>
          <w:rFonts w:ascii="Arial" w:hAnsi="Arial" w:cs="Arial"/>
          <w:lang w:val="en-US"/>
        </w:rPr>
        <w:t>CI)</w:t>
      </w:r>
      <w:r w:rsidR="00BA5370">
        <w:rPr>
          <w:rFonts w:ascii="Arial" w:hAnsi="Arial" w:cs="Arial"/>
          <w:lang w:val="en-US"/>
        </w:rPr>
        <w:t xml:space="preserve">, without adjusting for other factors. </w:t>
      </w:r>
      <w:r w:rsidR="00C337AA">
        <w:rPr>
          <w:rFonts w:ascii="Arial" w:hAnsi="Arial" w:cs="Arial"/>
          <w:lang w:val="en-US"/>
        </w:rPr>
        <w:t xml:space="preserve">The </w:t>
      </w:r>
      <w:r w:rsidR="001F1469">
        <w:rPr>
          <w:rFonts w:ascii="Arial" w:hAnsi="Arial" w:cs="Arial"/>
          <w:lang w:val="en-US"/>
        </w:rPr>
        <w:t>dashed</w:t>
      </w:r>
      <w:r w:rsidR="00C337AA">
        <w:rPr>
          <w:rFonts w:ascii="Arial" w:hAnsi="Arial" w:cs="Arial"/>
          <w:lang w:val="en-US"/>
        </w:rPr>
        <w:t xml:space="preserve"> line shows the mean </w:t>
      </w:r>
      <w:r w:rsidR="001F1469">
        <w:rPr>
          <w:rFonts w:ascii="Arial" w:hAnsi="Arial" w:cs="Arial"/>
          <w:lang w:val="en-US"/>
        </w:rPr>
        <w:t xml:space="preserve">of the normal population. </w:t>
      </w:r>
    </w:p>
    <w:p w14:paraId="3050970A" w14:textId="77777777" w:rsidR="00F910B4" w:rsidRDefault="00F910B4" w:rsidP="00B10C06">
      <w:pPr>
        <w:spacing w:after="0" w:line="252" w:lineRule="auto"/>
        <w:rPr>
          <w:rFonts w:ascii="Arial" w:hAnsi="Arial" w:cs="Arial"/>
          <w:lang w:val="en-US"/>
        </w:rPr>
      </w:pPr>
    </w:p>
    <w:p w14:paraId="541D26C4" w14:textId="79E03A5D" w:rsidR="00E520C4" w:rsidRPr="007A6783" w:rsidRDefault="00F910B4" w:rsidP="00C26DBB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REFLIST </w:instrText>
      </w:r>
      <w:r>
        <w:rPr>
          <w:rFonts w:ascii="Arial" w:hAnsi="Arial" w:cs="Arial"/>
          <w:lang w:val="en-US"/>
        </w:rPr>
        <w:fldChar w:fldCharType="end"/>
      </w:r>
    </w:p>
    <w:sectPr w:rsidR="00E520C4" w:rsidRPr="007A67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D970FF4" w14:textId="77777777" w:rsidR="00F05C0B" w:rsidRDefault="00F05C0B" w:rsidP="00B525F6">
      <w:pPr>
        <w:spacing w:after="0" w:line="240" w:lineRule="auto"/>
      </w:pPr>
      <w:r>
        <w:separator/>
      </w:r>
    </w:p>
  </w:endnote>
  <w:endnote w:type="continuationSeparator" w:id="0">
    <w:p w14:paraId="61604D2D" w14:textId="77777777" w:rsidR="00F05C0B" w:rsidRDefault="00F05C0B" w:rsidP="00B525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CBBA0C" w14:textId="77777777" w:rsidR="00F05C0B" w:rsidRDefault="00F05C0B" w:rsidP="00B525F6">
      <w:pPr>
        <w:spacing w:after="0" w:line="240" w:lineRule="auto"/>
      </w:pPr>
      <w:r>
        <w:separator/>
      </w:r>
    </w:p>
  </w:footnote>
  <w:footnote w:type="continuationSeparator" w:id="0">
    <w:p w14:paraId="7533092B" w14:textId="77777777" w:rsidR="00F05C0B" w:rsidRDefault="00F05C0B" w:rsidP="00B525F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TrackMove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NF201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wspedduwp5f0e5v9spv0wstxaappreev2w&quot;&gt;Lufu_paper&lt;record-ids&gt;&lt;item&gt;2&lt;/item&gt;&lt;/record-ids&gt;&lt;/item&gt;&lt;/Libraries&gt;"/>
  </w:docVars>
  <w:rsids>
    <w:rsidRoot w:val="00A038F5"/>
    <w:rsid w:val="00035848"/>
    <w:rsid w:val="0004670F"/>
    <w:rsid w:val="000F0780"/>
    <w:rsid w:val="000F32C9"/>
    <w:rsid w:val="001048B4"/>
    <w:rsid w:val="00127475"/>
    <w:rsid w:val="00131BB6"/>
    <w:rsid w:val="001323B1"/>
    <w:rsid w:val="0014628D"/>
    <w:rsid w:val="00153D1C"/>
    <w:rsid w:val="001607D7"/>
    <w:rsid w:val="00166026"/>
    <w:rsid w:val="00173366"/>
    <w:rsid w:val="00173BE8"/>
    <w:rsid w:val="00192AAE"/>
    <w:rsid w:val="001A5927"/>
    <w:rsid w:val="001B1D70"/>
    <w:rsid w:val="001F1469"/>
    <w:rsid w:val="001F5CA3"/>
    <w:rsid w:val="00220AB9"/>
    <w:rsid w:val="002373CE"/>
    <w:rsid w:val="00264CA9"/>
    <w:rsid w:val="00270E56"/>
    <w:rsid w:val="002A72C7"/>
    <w:rsid w:val="002B0E47"/>
    <w:rsid w:val="002D2C8C"/>
    <w:rsid w:val="002D4B19"/>
    <w:rsid w:val="002E37E8"/>
    <w:rsid w:val="002F6DFF"/>
    <w:rsid w:val="00323E50"/>
    <w:rsid w:val="00324CD8"/>
    <w:rsid w:val="00331BDD"/>
    <w:rsid w:val="00372364"/>
    <w:rsid w:val="003829E6"/>
    <w:rsid w:val="003A14E9"/>
    <w:rsid w:val="003B0421"/>
    <w:rsid w:val="003C19F2"/>
    <w:rsid w:val="003C4DDF"/>
    <w:rsid w:val="003C78A4"/>
    <w:rsid w:val="003F1748"/>
    <w:rsid w:val="004148FB"/>
    <w:rsid w:val="00416D20"/>
    <w:rsid w:val="00431AB7"/>
    <w:rsid w:val="00476602"/>
    <w:rsid w:val="004851A4"/>
    <w:rsid w:val="00495199"/>
    <w:rsid w:val="004970D5"/>
    <w:rsid w:val="004A5A5D"/>
    <w:rsid w:val="00524EB6"/>
    <w:rsid w:val="00532CAA"/>
    <w:rsid w:val="00553A97"/>
    <w:rsid w:val="005660B6"/>
    <w:rsid w:val="005913BE"/>
    <w:rsid w:val="00591D6A"/>
    <w:rsid w:val="005B7D36"/>
    <w:rsid w:val="005E1F5E"/>
    <w:rsid w:val="005F09AF"/>
    <w:rsid w:val="005F66FC"/>
    <w:rsid w:val="00600D15"/>
    <w:rsid w:val="00612D48"/>
    <w:rsid w:val="00651363"/>
    <w:rsid w:val="00685B62"/>
    <w:rsid w:val="006C5493"/>
    <w:rsid w:val="006D5C82"/>
    <w:rsid w:val="006D7E92"/>
    <w:rsid w:val="00701712"/>
    <w:rsid w:val="00741DF8"/>
    <w:rsid w:val="007A6783"/>
    <w:rsid w:val="007C5FD7"/>
    <w:rsid w:val="007D6254"/>
    <w:rsid w:val="007D77E8"/>
    <w:rsid w:val="007F5F86"/>
    <w:rsid w:val="00830CA9"/>
    <w:rsid w:val="008670AC"/>
    <w:rsid w:val="00867B43"/>
    <w:rsid w:val="00886A44"/>
    <w:rsid w:val="00894CC6"/>
    <w:rsid w:val="008B09F8"/>
    <w:rsid w:val="00906C5F"/>
    <w:rsid w:val="009204D4"/>
    <w:rsid w:val="00933BF5"/>
    <w:rsid w:val="00936EF6"/>
    <w:rsid w:val="00954F47"/>
    <w:rsid w:val="00966398"/>
    <w:rsid w:val="0099076A"/>
    <w:rsid w:val="009C09C7"/>
    <w:rsid w:val="009F0E2B"/>
    <w:rsid w:val="00A038F5"/>
    <w:rsid w:val="00A1695F"/>
    <w:rsid w:val="00A32C96"/>
    <w:rsid w:val="00A65A48"/>
    <w:rsid w:val="00A82D40"/>
    <w:rsid w:val="00A832A5"/>
    <w:rsid w:val="00AA6BB4"/>
    <w:rsid w:val="00AB094D"/>
    <w:rsid w:val="00B0045F"/>
    <w:rsid w:val="00B10C06"/>
    <w:rsid w:val="00B234A0"/>
    <w:rsid w:val="00B47047"/>
    <w:rsid w:val="00B51A81"/>
    <w:rsid w:val="00B525F6"/>
    <w:rsid w:val="00B93617"/>
    <w:rsid w:val="00B9511A"/>
    <w:rsid w:val="00BA2F19"/>
    <w:rsid w:val="00BA5370"/>
    <w:rsid w:val="00BB5D2E"/>
    <w:rsid w:val="00BF3FC4"/>
    <w:rsid w:val="00C26DBB"/>
    <w:rsid w:val="00C337AA"/>
    <w:rsid w:val="00C368FB"/>
    <w:rsid w:val="00C36C0A"/>
    <w:rsid w:val="00C45BAA"/>
    <w:rsid w:val="00C5660D"/>
    <w:rsid w:val="00C856F0"/>
    <w:rsid w:val="00CB2871"/>
    <w:rsid w:val="00CC0A46"/>
    <w:rsid w:val="00CF1E34"/>
    <w:rsid w:val="00D05E46"/>
    <w:rsid w:val="00D11D6C"/>
    <w:rsid w:val="00D14005"/>
    <w:rsid w:val="00D56781"/>
    <w:rsid w:val="00D8495E"/>
    <w:rsid w:val="00D852BC"/>
    <w:rsid w:val="00DA7EFE"/>
    <w:rsid w:val="00DD2E6A"/>
    <w:rsid w:val="00E101B8"/>
    <w:rsid w:val="00E1586E"/>
    <w:rsid w:val="00E16360"/>
    <w:rsid w:val="00E17301"/>
    <w:rsid w:val="00E20AF5"/>
    <w:rsid w:val="00E520C4"/>
    <w:rsid w:val="00E710D6"/>
    <w:rsid w:val="00EA711D"/>
    <w:rsid w:val="00EC2B68"/>
    <w:rsid w:val="00EE0899"/>
    <w:rsid w:val="00F05C0B"/>
    <w:rsid w:val="00F27FFB"/>
    <w:rsid w:val="00F45468"/>
    <w:rsid w:val="00F51BA9"/>
    <w:rsid w:val="00F54256"/>
    <w:rsid w:val="00F61D98"/>
    <w:rsid w:val="00F761FC"/>
    <w:rsid w:val="00F910B4"/>
    <w:rsid w:val="00FB4BF8"/>
    <w:rsid w:val="00FC63EB"/>
    <w:rsid w:val="00FD06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EA47B0"/>
  <w15:chartTrackingRefBased/>
  <w15:docId w15:val="{9DAEAAEE-3F7C-46C6-ACF7-53A6973F81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038F5"/>
    <w:rPr>
      <w:lang w:val="de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31B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1BD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1BDD"/>
    <w:rPr>
      <w:sz w:val="20"/>
      <w:szCs w:val="20"/>
      <w:lang w:val="de-CH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1B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1BDD"/>
    <w:rPr>
      <w:b/>
      <w:bCs/>
      <w:sz w:val="20"/>
      <w:szCs w:val="20"/>
      <w:lang w:val="de-CH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1BD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1BDD"/>
    <w:rPr>
      <w:rFonts w:ascii="Segoe UI" w:hAnsi="Segoe UI" w:cs="Segoe UI"/>
      <w:sz w:val="18"/>
      <w:szCs w:val="18"/>
      <w:lang w:val="de-CH"/>
    </w:rPr>
  </w:style>
  <w:style w:type="paragraph" w:styleId="Header">
    <w:name w:val="header"/>
    <w:basedOn w:val="Normal"/>
    <w:link w:val="HeaderChar"/>
    <w:uiPriority w:val="99"/>
    <w:unhideWhenUsed/>
    <w:rsid w:val="00B525F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25F6"/>
    <w:rPr>
      <w:lang w:val="de-CH"/>
    </w:rPr>
  </w:style>
  <w:style w:type="paragraph" w:styleId="Footer">
    <w:name w:val="footer"/>
    <w:basedOn w:val="Normal"/>
    <w:link w:val="FooterChar"/>
    <w:uiPriority w:val="99"/>
    <w:unhideWhenUsed/>
    <w:rsid w:val="00B525F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25F6"/>
    <w:rPr>
      <w:lang w:val="de-CH"/>
    </w:rPr>
  </w:style>
  <w:style w:type="table" w:customStyle="1" w:styleId="TableNormal1">
    <w:name w:val="Table Normal1"/>
    <w:rsid w:val="00131BB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val="nl-BE" w:eastAsia="nl-B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F910B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10B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910B4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910B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746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11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microsoft.com/office/2007/relationships/hdphoto" Target="media/hdphoto1.wdp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207</Words>
  <Characters>6883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0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rona Goutaki</dc:creator>
  <cp:keywords/>
  <dc:description/>
  <cp:lastModifiedBy>Lucas N.</cp:lastModifiedBy>
  <cp:revision>2</cp:revision>
  <cp:lastPrinted>2016-06-20T08:56:00Z</cp:lastPrinted>
  <dcterms:created xsi:type="dcterms:W3CDTF">2018-07-12T16:08:00Z</dcterms:created>
  <dcterms:modified xsi:type="dcterms:W3CDTF">2018-07-12T16:08:00Z</dcterms:modified>
</cp:coreProperties>
</file>